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2C6DC0">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2C6DC0">
      <w:pPr>
        <w:spacing w:line="480" w:lineRule="auto"/>
      </w:pPr>
    </w:p>
    <w:p w14:paraId="69B95027" w14:textId="415D2351" w:rsidR="00DF34E5" w:rsidRDefault="00DF34E5" w:rsidP="002C6DC0">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r w:rsidR="009B3CF7">
        <w:rPr>
          <w:vertAlign w:val="superscript"/>
        </w:rPr>
        <w:t>5</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2C6DC0">
      <w:pPr>
        <w:spacing w:line="480" w:lineRule="auto"/>
      </w:pPr>
    </w:p>
    <w:p w14:paraId="3ACACD47" w14:textId="77777777" w:rsidR="00DF34E5" w:rsidRDefault="00DF34E5" w:rsidP="002C6DC0">
      <w:pPr>
        <w:spacing w:line="480" w:lineRule="auto"/>
      </w:pPr>
      <w:r>
        <w:t>Author affiliations:</w:t>
      </w:r>
    </w:p>
    <w:p w14:paraId="1131ED0B" w14:textId="77777777" w:rsidR="00DF34E5" w:rsidRDefault="00DF34E5" w:rsidP="002C6DC0">
      <w:pPr>
        <w:spacing w:line="480" w:lineRule="auto"/>
      </w:pPr>
      <w:r>
        <w:rPr>
          <w:rFonts w:hint="eastAsia"/>
        </w:rPr>
        <w:t>1. Biophysics Graduate Group, University of California, Davis</w:t>
      </w:r>
    </w:p>
    <w:p w14:paraId="435F8714" w14:textId="77777777" w:rsidR="00DF34E5" w:rsidRDefault="00DF34E5" w:rsidP="002C6DC0">
      <w:pPr>
        <w:spacing w:line="480" w:lineRule="auto"/>
      </w:pPr>
      <w:r>
        <w:rPr>
          <w:rFonts w:hint="eastAsia"/>
        </w:rPr>
        <w:t>2. Genome Center, University of California, Davis</w:t>
      </w:r>
    </w:p>
    <w:p w14:paraId="42CDDA10" w14:textId="77777777" w:rsidR="00DF34E5" w:rsidRDefault="00DF34E5" w:rsidP="002C6DC0">
      <w:pPr>
        <w:spacing w:line="480" w:lineRule="auto"/>
      </w:pPr>
      <w:r>
        <w:t xml:space="preserve">3. </w:t>
      </w:r>
      <w:r>
        <w:rPr>
          <w:rFonts w:hint="eastAsia"/>
        </w:rPr>
        <w:t>Department of Chemistry, University of California, Davis</w:t>
      </w:r>
    </w:p>
    <w:p w14:paraId="6E3382CF" w14:textId="77777777" w:rsidR="00DF34E5" w:rsidRDefault="00DF34E5" w:rsidP="002C6DC0">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2C6DC0">
      <w:pPr>
        <w:spacing w:line="480" w:lineRule="auto"/>
      </w:pPr>
      <w:r w:rsidRPr="00DC00E8">
        <w:t>5. Department of Biomedical Engineering, University of California, Davis</w:t>
      </w:r>
    </w:p>
    <w:p w14:paraId="0AB6CD09" w14:textId="77777777" w:rsidR="00DF34E5" w:rsidRDefault="00DF34E5" w:rsidP="002C6DC0">
      <w:pPr>
        <w:spacing w:line="480" w:lineRule="auto"/>
      </w:pPr>
      <w:r>
        <w:t>6. Department of Computer Science, University of California, Davis</w:t>
      </w:r>
    </w:p>
    <w:p w14:paraId="21E48A2B" w14:textId="77777777" w:rsidR="00DF34E5" w:rsidRDefault="00DF34E5" w:rsidP="002C6DC0">
      <w:pPr>
        <w:spacing w:line="480" w:lineRule="auto"/>
      </w:pPr>
    </w:p>
    <w:p w14:paraId="2A3BCB4A" w14:textId="52F2A348" w:rsidR="00AE71AE" w:rsidRPr="00AE71AE" w:rsidRDefault="00DF34E5" w:rsidP="002C6DC0">
      <w:pPr>
        <w:spacing w:line="480" w:lineRule="auto"/>
        <w:rPr>
          <w:b/>
        </w:rPr>
      </w:pPr>
      <w:r w:rsidRPr="00AE71AE">
        <w:rPr>
          <w:b/>
        </w:rPr>
        <w:t>ABSTRACT</w:t>
      </w:r>
    </w:p>
    <w:p w14:paraId="17BAFA64" w14:textId="74450533" w:rsidR="00DF34E5" w:rsidRDefault="00DF34E5" w:rsidP="002C6DC0">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frequently trained using indirect measures of function rather than direct correlation to </w:t>
      </w:r>
      <w:r>
        <w:lastRenderedPageBreak/>
        <w:t>experimentally-determined functional effects</w:t>
      </w:r>
      <w:r w:rsidR="00850A66">
        <w:t xml:space="preserve"> of mutations</w:t>
      </w:r>
      <w:r>
        <w:t>. This is due to the lack of data</w:t>
      </w:r>
      <w:r w:rsidR="00850A66">
        <w:t xml:space="preserve"> </w:t>
      </w:r>
      <w:r>
        <w:t xml:space="preserve">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0119AD">
      <w:pPr>
        <w:spacing w:line="480" w:lineRule="auto"/>
      </w:pPr>
    </w:p>
    <w:p w14:paraId="7B248C4A" w14:textId="77777777" w:rsidR="00DF34E5" w:rsidRPr="004F15C1" w:rsidRDefault="00DF34E5" w:rsidP="000119AD">
      <w:pPr>
        <w:spacing w:line="480" w:lineRule="auto"/>
        <w:rPr>
          <w:b/>
        </w:rPr>
      </w:pPr>
      <w:r w:rsidRPr="004F15C1">
        <w:rPr>
          <w:b/>
        </w:rPr>
        <w:t>INTRODUCTION</w:t>
      </w:r>
    </w:p>
    <w:p w14:paraId="4426FB67" w14:textId="1DDD5A4F" w:rsidR="00DF34E5" w:rsidRDefault="00DF34E5" w:rsidP="000119AD">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2E280D" w:rsidRPr="0028627B">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rsidRPr="0028627B">
        <w:fldChar w:fldCharType="separate"/>
      </w:r>
      <w:r w:rsidR="002E280D" w:rsidRPr="0028627B">
        <w:rPr>
          <w:noProof/>
        </w:rPr>
        <w:t>(2)</w:t>
      </w:r>
      <w:r w:rsidR="00D704B6" w:rsidRPr="0028627B">
        <w:fldChar w:fldCharType="end"/>
      </w:r>
      <w:r w:rsidR="00D704B6" w:rsidRPr="007F2E8B">
        <w:t>,</w:t>
      </w:r>
      <w:r w:rsidR="006E40BB">
        <w:t xml:space="preserve"> </w:t>
      </w:r>
      <w:r w:rsidR="00D704B6" w:rsidRPr="007F2E8B">
        <w:fldChar w:fldCharType="begin"/>
      </w:r>
      <w:r w:rsidR="002E280D" w:rsidRPr="007F2E8B">
        <w:instrText xml:space="preserve"> ADDIN EN.CITE &lt;EndNote&gt;&lt;Cite&gt;&lt;Author&gt;Damborsky&lt;/Author&gt;&lt;Year&gt;2014&lt;/Year&gt;&lt;RecNum&gt;8&lt;/RecNum&gt;&lt;DisplayText&gt;(3)&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7F2E8B">
        <w:fldChar w:fldCharType="separate"/>
      </w:r>
      <w:r w:rsidR="002E280D" w:rsidRPr="007F2E8B">
        <w:rPr>
          <w:noProof/>
        </w:rPr>
        <w:t>(3)</w:t>
      </w:r>
      <w:r w:rsidR="00D704B6" w:rsidRPr="007F2E8B">
        <w:fldChar w:fldCharType="end"/>
      </w:r>
      <w:r w:rsidR="00D704B6" w:rsidRPr="007F2E8B">
        <w:t>,</w:t>
      </w:r>
      <w:r w:rsidR="006E40BB">
        <w:t xml:space="preserve"> </w:t>
      </w:r>
      <w:r w:rsidR="00D704B6"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7F2E8B">
        <w:fldChar w:fldCharType="separate"/>
      </w:r>
      <w:r w:rsidR="002E280D" w:rsidRPr="007F2E8B">
        <w:rPr>
          <w:noProof/>
        </w:rPr>
        <w:t>(4)</w:t>
      </w:r>
      <w:r w:rsidR="00D704B6" w:rsidRPr="007F2E8B">
        <w:fldChar w:fldCharType="end"/>
      </w:r>
      <w:r w:rsidR="00D704B6" w:rsidRPr="007F2E8B">
        <w:t>,</w:t>
      </w:r>
      <w:r w:rsidR="006E40BB">
        <w:t xml:space="preserve"> </w:t>
      </w:r>
      <w:r w:rsidR="00D704B6" w:rsidRPr="007F2E8B">
        <w:fldChar w:fldCharType="begin"/>
      </w:r>
      <w:r w:rsidR="002E280D" w:rsidRPr="007F2E8B">
        <w:instrText xml:space="preserve"> ADDIN EN.CITE &lt;EndNote&gt;&lt;Cite&gt;&lt;Author&gt;Marcheschi&lt;/Author&gt;&lt;Year&gt;2012&lt;/Year&gt;&lt;RecNum&gt;12&lt;/RecNum&gt;&lt;DisplayText&gt;(5)&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7F2E8B">
        <w:fldChar w:fldCharType="separate"/>
      </w:r>
      <w:r w:rsidR="002E280D" w:rsidRPr="007F2E8B">
        <w:rPr>
          <w:noProof/>
        </w:rPr>
        <w:t>(5)</w:t>
      </w:r>
      <w:r w:rsidR="00D704B6" w:rsidRPr="007F2E8B">
        <w:fldChar w:fldCharType="end"/>
      </w:r>
      <w:r w:rsidR="00D704B6" w:rsidRPr="007F2E8B">
        <w:t>,</w:t>
      </w:r>
      <w:r w:rsidR="006E40BB">
        <w:t xml:space="preserve"> </w:t>
      </w:r>
      <w:r w:rsidR="00D704B6" w:rsidRPr="007F2E8B">
        <w:fldChar w:fldCharType="begin"/>
      </w:r>
      <w:r w:rsidR="002E280D" w:rsidRPr="007F2E8B">
        <w:instrText xml:space="preserve"> ADDIN EN.CITE &lt;EndNote&gt;&lt;Cite&gt;&lt;Author&gt;Khare&lt;/Author&gt;&lt;Year&gt;2012&lt;/Year&gt;&lt;RecNum&gt;6&lt;/RecNum&gt;&lt;DisplayText&gt;(6)&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using this force-field based approach only a relatively small number of all designs tested ha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improve the predictive power of this computationally inexpensive and widely accessible algorithm is of the utmost importance.</w:t>
      </w:r>
      <w:r w:rsidR="00AF585E">
        <w:t xml:space="preserve"> </w:t>
      </w:r>
    </w:p>
    <w:p w14:paraId="26877676" w14:textId="5F6D972F" w:rsidR="00DF34E5" w:rsidRDefault="00AF585E" w:rsidP="000119AD">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r w:rsidR="0041704D">
        <w:t xml:space="preserve"> </w:t>
      </w:r>
      <w:r w:rsidR="00ED003A" w:rsidRPr="007F2E8B">
        <w:fldChar w:fldCharType="begin"/>
      </w:r>
      <w:r w:rsidR="002E280D" w:rsidRPr="007F2E8B">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656029" w:rsidRPr="007F2E8B">
        <w:t>,</w:t>
      </w:r>
      <w:r w:rsidR="0041704D">
        <w:t xml:space="preserve"> </w:t>
      </w:r>
      <w:r w:rsidR="00ED003A" w:rsidRPr="007F2E8B">
        <w:fldChar w:fldCharType="begin"/>
      </w:r>
      <w:r w:rsidR="002E280D" w:rsidRPr="007F2E8B">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2E280D" w:rsidRPr="007F2E8B">
        <w:rPr>
          <w:rFonts w:hint="eastAsia"/>
        </w:rPr>
        <w:instrText>key&gt;&lt;/foreign-keys&gt;&lt;ref-type name="Journal Article"&gt;17&lt;/ref-type&gt;&lt;contributors&gt;&lt;authors&gt;&lt;author&gt;Kellogg, Elizabeth H&lt;/author&gt;&lt;author&gt;Leaver</w:instrText>
      </w:r>
      <w:r w:rsidR="002E280D" w:rsidRPr="007F2E8B">
        <w:rPr>
          <w:rFonts w:hint="eastAsia"/>
        </w:rPr>
        <w:instrText>‐</w:instrText>
      </w:r>
      <w:r w:rsidR="002E280D" w:rsidRPr="007F2E8B">
        <w:rPr>
          <w:rFonts w:hint="eastAsia"/>
        </w:rPr>
        <w:instrText>Fay, Andrew&lt;/author&gt;&lt;author&gt;Baker, David&lt;/author&gt;&lt;/authors&gt;&lt;/contributors&gt;&lt;titles&gt;&lt;title&gt;Role of conformational sampling in computing mutation</w:instrText>
      </w:r>
      <w:r w:rsidR="002E280D" w:rsidRPr="007F2E8B">
        <w:rPr>
          <w:rFonts w:hint="eastAsia"/>
        </w:rPr>
        <w:instrText>‐</w:instrText>
      </w:r>
      <w:r w:rsidR="002E280D" w:rsidRPr="007F2E8B">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2E280D" w:rsidRPr="007F2E8B">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ED003A" w:rsidRPr="007F2E8B">
        <w:t>,</w:t>
      </w:r>
      <w:r w:rsidR="0041704D">
        <w:t xml:space="preserve"> </w:t>
      </w:r>
      <w:r w:rsidR="00ED003A" w:rsidRPr="007F2E8B">
        <w:fldChar w:fldCharType="begin"/>
      </w:r>
      <w:r w:rsidR="002E280D" w:rsidRPr="007F2E8B">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While there have been several previous efforts construct</w:t>
      </w:r>
      <w:r w:rsidR="004A39CD">
        <w:t xml:space="preserve"> large families of </w:t>
      </w:r>
      <w:r w:rsidR="003D3114">
        <w:t xml:space="preserve">functional characterized mutants, none have explicitly produced, purified, and measured the kinetic constants of more than 20 </w:t>
      </w:r>
      <w:r w:rsidR="004A39CD">
        <w:t>mutants</w:t>
      </w:r>
      <w:r w:rsidR="00636EB4">
        <w:t>.</w:t>
      </w:r>
      <w:r w:rsidR="0041704D">
        <w:t xml:space="preserve"> </w:t>
      </w:r>
      <w:r w:rsidR="00995751">
        <w:fldChar w:fldCharType="begin"/>
      </w:r>
      <w:r w:rsidR="002E280D">
        <w:instrText xml:space="preserve"> ADDIN EN.CITE &lt;EndNote&gt;&lt;Cite&gt;&lt;Author&gt;Minshull&lt;/Author&gt;&lt;Year&gt;2005&lt;/Year&gt;&lt;RecNum&gt;39&lt;/RecNum&gt;&lt;DisplayText&gt;(10)&lt;/DisplayText&gt;&lt;record&gt;&lt;rec-number&gt;39&lt;/rec-number&gt;&lt;foreign-keys&gt;&lt;key app="EN" db-id="d22eawd51p0xrpezwr7vdtw2vasp9sx0w25d" timestamp="1437789900"&gt;3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ent opinion in chemical biology&lt;/full-title&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41704D">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41704D">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41704D">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1704D">
        <w:fldChar w:fldCharType="separate"/>
      </w:r>
      <w:r w:rsidR="0041704D">
        <w:rPr>
          <w:noProof/>
        </w:rPr>
        <w:t>(14)</w:t>
      </w:r>
      <w:r w:rsidR="0041704D">
        <w:fldChar w:fldCharType="end"/>
      </w:r>
      <w:r w:rsidR="0041704D">
        <w:t xml:space="preserve"> </w:t>
      </w:r>
      <w:r w:rsidR="004A39CD">
        <w:t>In order to design and predict effects</w:t>
      </w:r>
      <w:r w:rsidR="00922CB6">
        <w:t xml:space="preserve"> of mutations</w:t>
      </w:r>
      <w:r w:rsidR="004A39CD">
        <w:t xml:space="preserve"> on catalytic efficiency</w:t>
      </w:r>
      <w:r w:rsidR="00922CB6">
        <w:t xml:space="preserve"> (</w:t>
      </w:r>
      <w:proofErr w:type="spellStart"/>
      <w:r w:rsidR="00922CB6" w:rsidRPr="007F2E8B">
        <w:rPr>
          <w:i/>
        </w:rPr>
        <w:t>k</w:t>
      </w:r>
      <w:r w:rsidR="00922CB6" w:rsidRPr="007F2E8B">
        <w:rPr>
          <w:vertAlign w:val="subscript"/>
        </w:rPr>
        <w:t>cat</w:t>
      </w:r>
      <w:proofErr w:type="spellEnd"/>
      <w:r w:rsidR="00922CB6">
        <w:t>/K</w:t>
      </w:r>
      <w:r w:rsidR="00922CB6" w:rsidRPr="007F2E8B">
        <w:rPr>
          <w:vertAlign w:val="subscript"/>
        </w:rPr>
        <w:t>M</w:t>
      </w:r>
      <w:r w:rsidR="00922CB6">
        <w:t>), apparent substrate affinity (estimated by K</w:t>
      </w:r>
      <w:r w:rsidR="00922CB6" w:rsidRPr="007F2E8B">
        <w:rPr>
          <w:vertAlign w:val="subscript"/>
        </w:rPr>
        <w:t>M</w:t>
      </w:r>
      <w:r w:rsidR="00922CB6">
        <w:t>), or turnover rate (</w:t>
      </w:r>
      <w:proofErr w:type="spellStart"/>
      <w:r w:rsidR="00922CB6" w:rsidRPr="007F2E8B">
        <w:rPr>
          <w:i/>
        </w:rPr>
        <w:t>k</w:t>
      </w:r>
      <w:r w:rsidR="00922CB6" w:rsidRPr="007F2E8B">
        <w:rPr>
          <w:vertAlign w:val="subscript"/>
        </w:rPr>
        <w:t>cat</w:t>
      </w:r>
      <w:proofErr w:type="spellEnd"/>
      <w:r w:rsidR="00922CB6">
        <w:t xml:space="preserve">) a large data where the functional effects on each of these parameters </w:t>
      </w:r>
      <w:r w:rsidR="003D3114">
        <w:t>has been</w:t>
      </w:r>
      <w:r w:rsidR="00922CB6">
        <w:t xml:space="preserve"> explicitly measured </w:t>
      </w:r>
      <w:r w:rsidR="003D3114">
        <w:t>will be</w:t>
      </w:r>
      <w:r w:rsidR="00922CB6">
        <w:t xml:space="preserve"> </w:t>
      </w:r>
      <w:r w:rsidR="003D3114">
        <w:t>necessary</w:t>
      </w:r>
      <w:r w:rsidR="00922CB6">
        <w:t xml:space="preserve"> </w:t>
      </w:r>
      <w:r w:rsidR="00ED003A">
        <w:t>to enable</w:t>
      </w:r>
      <w:r w:rsidR="003D3114">
        <w:t xml:space="preserve"> accurate</w:t>
      </w:r>
      <w:r w:rsidR="00ED003A">
        <w:t xml:space="preserve"> training and cross-validation of algorithms.</w:t>
      </w:r>
      <w:r w:rsidR="004A39CD">
        <w:t xml:space="preserve"> </w:t>
      </w:r>
    </w:p>
    <w:p w14:paraId="35D850C1" w14:textId="18E05A3E" w:rsidR="00DF34E5" w:rsidRDefault="00C52DCD" w:rsidP="000119AD">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proofErr w:type="spellStart"/>
      <w:r w:rsidR="004F15C1" w:rsidRPr="00AE71AE">
        <w:rPr>
          <w:i/>
        </w:rPr>
        <w:t>k</w:t>
      </w:r>
      <w:r w:rsidR="004F15C1" w:rsidRPr="00AE71AE">
        <w:rPr>
          <w:vertAlign w:val="subscript"/>
        </w:rPr>
        <w:t>cat</w:t>
      </w:r>
      <w:proofErr w:type="spellEnd"/>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family </w:t>
      </w:r>
      <w:r w:rsidR="00DF34E5">
        <w:lastRenderedPageBreak/>
        <w:t>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41704D">
        <w:t xml:space="preserve"> </w:t>
      </w:r>
      <w:r w:rsidR="00DE3799">
        <w:fldChar w:fldCharType="begin"/>
      </w:r>
      <w:r w:rsidR="0041704D">
        <w:instrText xml:space="preserve"> ADDIN EN.CITE &lt;EndNote&gt;&lt;Cite&gt;&lt;Author&gt;Isorna&lt;/Author&gt;&lt;Year&gt;2007&lt;/Year&gt;&lt;RecNum&gt;11&lt;/RecNum&gt;&lt;DisplayText&gt;(15)&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w:instrText>
      </w:r>
      <w:r w:rsidR="0041704D">
        <w:rPr>
          <w:rFonts w:hint="eastAsia"/>
        </w:rPr>
        <w:instrText xml:space="preserve">hor&gt;Sanz-Aparicio, Julia&lt;/author&gt;&lt;/authors&gt;&lt;/contributors&gt;&lt;titles&gt;&lt;title&gt;Crystal Structures of Paenibacillus polymyxa </w:instrText>
      </w:r>
      <w:r w:rsidR="0041704D">
        <w:rPr>
          <w:rFonts w:hint="eastAsia"/>
        </w:rPr>
        <w:instrText>β</w:instrText>
      </w:r>
      <w:r w:rsidR="0041704D">
        <w:rPr>
          <w:rFonts w:hint="eastAsia"/>
        </w:rPr>
        <w:instrText>-Glucosidase B Complexes Reveal the Molecular Basis of Substrate Specificity and Give New Insights into the Catalytic Machinery of Famil</w:instrText>
      </w:r>
      <w:r w:rsidR="0041704D">
        <w:instrText>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41704D">
        <w:rPr>
          <w:noProof/>
        </w:rPr>
        <w:t>(15)</w:t>
      </w:r>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bond.</w:t>
      </w:r>
      <w:r w:rsidR="0041704D">
        <w:t xml:space="preserve"> </w:t>
      </w:r>
      <w:r w:rsidR="00DE3799">
        <w:fldChar w:fldCharType="begin"/>
      </w:r>
      <w:r w:rsidR="0041704D">
        <w:instrText xml:space="preserve"> ADDIN EN.CITE &lt;EndNote&gt;&lt;Cite&gt;&lt;Author&gt;Isorna&lt;/Author&gt;&lt;Year&gt;2007&lt;/Year&gt;&lt;RecNum&gt;11&lt;/RecNum&gt;&lt;DisplayText&gt;(15)&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w:instrText>
      </w:r>
      <w:r w:rsidR="0041704D">
        <w:rPr>
          <w:rFonts w:hint="eastAsia"/>
        </w:rPr>
        <w:instrText xml:space="preserve">hor&gt;Sanz-Aparicio, Julia&lt;/author&gt;&lt;/authors&gt;&lt;/contributors&gt;&lt;titles&gt;&lt;title&gt;Crystal Structures of Paenibacillus polymyxa </w:instrText>
      </w:r>
      <w:r w:rsidR="0041704D">
        <w:rPr>
          <w:rFonts w:hint="eastAsia"/>
        </w:rPr>
        <w:instrText>β</w:instrText>
      </w:r>
      <w:r w:rsidR="0041704D">
        <w:rPr>
          <w:rFonts w:hint="eastAsia"/>
        </w:rPr>
        <w:instrText>-Glucosidase B Complexes Reveal the Molecular Basis of Substrate Specificity and Give New Insights into the Catalytic Machinery of Famil</w:instrText>
      </w:r>
      <w:r w:rsidR="0041704D">
        <w:instrText>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41704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0119AD">
      <w:pPr>
        <w:spacing w:line="480" w:lineRule="auto"/>
      </w:pPr>
    </w:p>
    <w:p w14:paraId="12EF22D8" w14:textId="77777777" w:rsidR="00661954" w:rsidRPr="00794F66" w:rsidRDefault="00661954" w:rsidP="000119AD">
      <w:pPr>
        <w:spacing w:line="480" w:lineRule="auto"/>
        <w:rPr>
          <w:b/>
        </w:rPr>
      </w:pPr>
      <w:r w:rsidRPr="00794F66">
        <w:rPr>
          <w:b/>
        </w:rPr>
        <w:t xml:space="preserve">Figure 1. Structure and catalyzed reaction of BglB </w:t>
      </w:r>
    </w:p>
    <w:p w14:paraId="0B2C53AB" w14:textId="66044BF1" w:rsidR="00661954" w:rsidRDefault="00661954" w:rsidP="000119AD">
      <w:pPr>
        <w:spacing w:line="480" w:lineRule="auto"/>
      </w:pPr>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w:t>
      </w:r>
      <w:r w:rsidR="000650B5">
        <w:t xml:space="preserve">(pNPG) </w:t>
      </w:r>
      <w:r>
        <w:t xml:space="preserve">used for design. Alpha carbons of residues mutated shown as blue spheres. The image was generated with </w:t>
      </w:r>
      <w:proofErr w:type="spellStart"/>
      <w:r>
        <w:t>PyMOL</w:t>
      </w:r>
      <w:proofErr w:type="spellEnd"/>
      <w:r>
        <w:t>.</w:t>
      </w:r>
      <w:r w:rsidR="0041704D">
        <w:t xml:space="preserve"> </w:t>
      </w:r>
      <w:r>
        <w:fldChar w:fldCharType="begin"/>
      </w:r>
      <w:r w:rsidR="0041704D">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41704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0119AD">
      <w:pPr>
        <w:spacing w:line="480" w:lineRule="auto"/>
      </w:pPr>
    </w:p>
    <w:p w14:paraId="469EC551" w14:textId="724D0A6F" w:rsidR="00DF34E5" w:rsidRDefault="00DE3799" w:rsidP="000119AD">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w:t>
      </w:r>
      <w:r w:rsidR="00DF34E5">
        <w:lastRenderedPageBreak/>
        <w:t>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0119AD">
      <w:pPr>
        <w:spacing w:line="480" w:lineRule="auto"/>
      </w:pPr>
      <w:r>
        <w:t xml:space="preserve"> </w:t>
      </w:r>
    </w:p>
    <w:p w14:paraId="507BD9B9" w14:textId="77777777" w:rsidR="00DF34E5" w:rsidRPr="005815CD" w:rsidRDefault="00DF34E5" w:rsidP="000119AD">
      <w:pPr>
        <w:spacing w:line="480" w:lineRule="auto"/>
        <w:rPr>
          <w:b/>
        </w:rPr>
      </w:pPr>
      <w:r w:rsidRPr="005815CD">
        <w:rPr>
          <w:b/>
        </w:rPr>
        <w:t xml:space="preserve">RESULTS </w:t>
      </w:r>
    </w:p>
    <w:p w14:paraId="3A5C7C5A" w14:textId="77777777" w:rsidR="00DF34E5" w:rsidRPr="005815CD" w:rsidRDefault="00DF34E5" w:rsidP="000119AD">
      <w:pPr>
        <w:spacing w:line="480" w:lineRule="auto"/>
        <w:rPr>
          <w:b/>
        </w:rPr>
      </w:pPr>
      <w:r w:rsidRPr="005815CD">
        <w:rPr>
          <w:b/>
        </w:rPr>
        <w:t>Computationally-directed engineering of BglB</w:t>
      </w:r>
    </w:p>
    <w:p w14:paraId="091B62FD" w14:textId="71F2ABBA" w:rsidR="00DF34E5" w:rsidRDefault="00DF34E5" w:rsidP="000119AD">
      <w:pPr>
        <w:spacing w:line="480" w:lineRule="auto"/>
      </w:pPr>
      <w:r>
        <w:t>The crystal structure (</w:t>
      </w:r>
      <w:proofErr w:type="spellStart"/>
      <w:r>
        <w:t>PDB</w:t>
      </w:r>
      <w:proofErr w:type="spellEnd"/>
      <w:r>
        <w:t xml:space="preserve"> </w:t>
      </w:r>
      <w:proofErr w:type="spellStart"/>
      <w:r>
        <w:t>2JIE</w:t>
      </w:r>
      <w:proofErr w:type="spellEnd"/>
      <w:r>
        <w:t xml:space="preserve">) of recombinant BglB </w:t>
      </w:r>
      <w:r w:rsidR="00C93127">
        <w:t xml:space="preserve">in complex </w:t>
      </w:r>
      <w:r>
        <w:t>with the substrate analog 2-</w:t>
      </w:r>
      <w:proofErr w:type="spellStart"/>
      <w:r>
        <w:t>deoxy</w:t>
      </w:r>
      <w:proofErr w:type="spellEnd"/>
      <w:r>
        <w:t>-2-</w:t>
      </w:r>
      <w:proofErr w:type="spellStart"/>
      <w:r>
        <w:t>fluoro</w:t>
      </w:r>
      <w:proofErr w:type="spellEnd"/>
      <w:r>
        <w:t>-alpha-D-</w:t>
      </w:r>
      <w:proofErr w:type="spellStart"/>
      <w:r>
        <w:t>glucopyranose</w:t>
      </w:r>
      <w:proofErr w:type="spellEnd"/>
      <w:r>
        <w:t xml:space="preserve"> was used to identify the substrate binding pocket and the catalytic residues. To generate a molecular model approximating the first proposed transition state for the hydrolysis of pNPG, an </w:t>
      </w:r>
      <w:proofErr w:type="spellStart"/>
      <w:r>
        <w:t>S</w:t>
      </w:r>
      <w:r w:rsidRPr="009C31AA">
        <w:rPr>
          <w:vertAlign w:val="subscript"/>
        </w:rPr>
        <w:t>N</w:t>
      </w:r>
      <w:r>
        <w:t>2</w:t>
      </w:r>
      <w:proofErr w:type="spellEnd"/>
      <w:r>
        <w:t xml:space="preserve">-like transition state 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stabilize 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like mechanism</w:t>
      </w:r>
      <w:r w:rsidR="005352D3">
        <w:t>.</w:t>
      </w:r>
      <w:r w:rsidR="0041704D">
        <w:t xml:space="preserve"> </w:t>
      </w:r>
      <w:r w:rsidR="005352D3">
        <w:fldChar w:fldCharType="begin"/>
      </w:r>
      <w:r w:rsidR="0041704D">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41704D">
        <w:rPr>
          <w:noProof/>
        </w:rPr>
        <w:t>(17)</w:t>
      </w:r>
      <w:r w:rsidR="005352D3">
        <w:fldChar w:fldCharType="end"/>
      </w:r>
      <w:r>
        <w:t xml:space="preserve"> </w:t>
      </w:r>
    </w:p>
    <w:p w14:paraId="7AB132AA" w14:textId="22B080A2" w:rsidR="00DF34E5" w:rsidRDefault="00DF34E5" w:rsidP="000119AD">
      <w:pPr>
        <w:spacing w:line="480" w:lineRule="auto"/>
      </w:pPr>
      <w:r>
        <w:tab/>
        <w:t xml:space="preserve">Two approaches were used to establish a set of mutants to generate and kinetically characterize. The first approach </w:t>
      </w:r>
      <w:r w:rsidR="00C93127">
        <w:t>used</w:t>
      </w:r>
      <w:r>
        <w:t xml:space="preserve"> systematic alanine scan of the BglB active site where each residue within 12 Å of the ligand in our model was individually mutated to alanine. In the second approach, mutations predicted to be </w:t>
      </w:r>
      <w:r>
        <w:lastRenderedPageBreak/>
        <w:t xml:space="preserve">compatible with the modeled pNPG transition state in BglB structure were selected through the program </w:t>
      </w:r>
      <w:proofErr w:type="spellStart"/>
      <w:r>
        <w:t>Foldit</w:t>
      </w:r>
      <w:proofErr w:type="spellEnd"/>
      <w:r>
        <w:t xml:space="preserve">, a graphical user interface to the Rosetta Molecular </w:t>
      </w:r>
      <w:r w:rsidRPr="0028627B">
        <w:t>Modeling Suite</w:t>
      </w:r>
      <w:r w:rsidR="002A23EA" w:rsidRPr="0028627B">
        <w:t>.</w:t>
      </w:r>
      <w:r w:rsidR="0041704D">
        <w:t xml:space="preserve"> </w:t>
      </w:r>
      <w:r w:rsidR="002A23EA"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7F2E8B">
        <w:fldChar w:fldCharType="separate"/>
      </w:r>
      <w:r w:rsidR="002E280D" w:rsidRPr="007F2E8B">
        <w:rPr>
          <w:noProof/>
        </w:rPr>
        <w:t>(4)</w:t>
      </w:r>
      <w:r w:rsidR="002A23EA" w:rsidRPr="007F2E8B">
        <w:fldChar w:fldCharType="end"/>
      </w:r>
      <w:r w:rsidR="002A23EA" w:rsidRPr="007F2E8B">
        <w:t>,</w:t>
      </w:r>
      <w:r w:rsidR="0041704D">
        <w:t xml:space="preserve"> </w:t>
      </w:r>
      <w:r w:rsidR="002A23EA" w:rsidRPr="007F2E8B">
        <w:fldChar w:fldCharType="begin"/>
      </w:r>
      <w:r w:rsidR="0041704D">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41704D">
        <w:rPr>
          <w:noProof/>
        </w:rPr>
        <w:t>(18)</w:t>
      </w:r>
      <w:r w:rsidR="002A23EA" w:rsidRPr="007F2E8B">
        <w:fldChar w:fldCharType="end"/>
      </w:r>
      <w:r w:rsidRPr="0028627B">
        <w:t xml:space="preserve"> Mutations</w:t>
      </w:r>
      <w:r>
        <w:t xml:space="preserve">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0119AD">
      <w:pPr>
        <w:spacing w:line="480" w:lineRule="auto"/>
      </w:pPr>
    </w:p>
    <w:p w14:paraId="1F661192" w14:textId="77777777" w:rsidR="00DF34E5" w:rsidRPr="009F55F8" w:rsidRDefault="00DF34E5" w:rsidP="000119AD">
      <w:pPr>
        <w:spacing w:line="480" w:lineRule="auto"/>
        <w:rPr>
          <w:b/>
        </w:rPr>
      </w:pPr>
      <w:r w:rsidRPr="009F55F8">
        <w:rPr>
          <w:b/>
        </w:rPr>
        <w:t>Protein production and purification</w:t>
      </w:r>
    </w:p>
    <w:p w14:paraId="29BCCBB5" w14:textId="2338F8E9" w:rsidR="00DF34E5" w:rsidRDefault="00DF34E5" w:rsidP="000119AD">
      <w:pPr>
        <w:spacing w:line="480" w:lineRule="auto"/>
      </w:pPr>
      <w:r>
        <w:t>Each of the 104 mutants was made via Kunkel mutagenesis</w:t>
      </w:r>
      <w:r w:rsidR="009F55F8">
        <w:fldChar w:fldCharType="begin"/>
      </w:r>
      <w:r w:rsidR="0041704D">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41704D">
        <w:rPr>
          <w:noProof/>
        </w:rPr>
        <w:t>(19)</w:t>
      </w:r>
      <w:r w:rsidR="009F55F8">
        <w:fldChar w:fldCharType="end"/>
      </w:r>
      <w:r>
        <w:t xml:space="preserve"> using the </w:t>
      </w:r>
      <w:proofErr w:type="spellStart"/>
      <w:r>
        <w:t>Transcriptic</w:t>
      </w:r>
      <w:proofErr w:type="spellEnd"/>
      <w:r>
        <w:t xml:space="preserve">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w:t>
      </w:r>
      <w:proofErr w:type="spellStart"/>
      <w:r w:rsidR="00734744">
        <w:t>IPTG</w:t>
      </w:r>
      <w:proofErr w:type="spellEnd"/>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buffer, as described in detail in the Supplemental Methods.</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w:t>
      </w:r>
      <w:proofErr w:type="spellStart"/>
      <w:r>
        <w:t>SDS</w:t>
      </w:r>
      <w:proofErr w:type="spellEnd"/>
      <w:r>
        <w:t xml:space="preserve">-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0119AD">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104 mutants synthesized, 90 express and </w:t>
      </w:r>
      <w:r>
        <w:lastRenderedPageBreak/>
        <w:t xml:space="preserve">purify as soluble protein (Figure 2). The </w:t>
      </w:r>
      <w:r w:rsidR="00CC39BA">
        <w:t xml:space="preserve">final concentrations </w:t>
      </w:r>
      <w:r>
        <w:t xml:space="preserve">for all 104 mutants </w:t>
      </w:r>
      <w:r w:rsidR="00B95A22">
        <w:t>are included in</w:t>
      </w:r>
      <w:r>
        <w:t xml:space="preserve"> </w:t>
      </w:r>
      <w:r w:rsidR="00B95A22">
        <w:t>Supplemental Table 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w:t>
      </w:r>
      <w:proofErr w:type="spellStart"/>
      <w:r>
        <w:t>A</w:t>
      </w:r>
      <w:r w:rsidRPr="0073693D">
        <w:rPr>
          <w:vertAlign w:val="subscript"/>
        </w:rPr>
        <w:t>280</w:t>
      </w:r>
      <w:proofErr w:type="spellEnd"/>
      <w:r>
        <w:t xml:space="preserve"> and </w:t>
      </w:r>
      <w:proofErr w:type="spellStart"/>
      <w:r>
        <w:t>SDS</w:t>
      </w:r>
      <w:proofErr w:type="spellEnd"/>
      <w:r>
        <w:t>-PAGE.</w:t>
      </w:r>
    </w:p>
    <w:p w14:paraId="03DDF989" w14:textId="77777777" w:rsidR="00661954" w:rsidRDefault="00661954" w:rsidP="000119AD">
      <w:pPr>
        <w:spacing w:line="480" w:lineRule="auto"/>
      </w:pPr>
    </w:p>
    <w:p w14:paraId="75BAB0B1" w14:textId="77777777" w:rsidR="00661954" w:rsidRPr="00794F66" w:rsidRDefault="00661954" w:rsidP="000119AD">
      <w:pPr>
        <w:spacing w:line="480" w:lineRule="auto"/>
        <w:rPr>
          <w:b/>
        </w:rPr>
      </w:pPr>
      <w:r w:rsidRPr="00794F66">
        <w:rPr>
          <w:b/>
        </w:rPr>
        <w:t>Figure 2. Log scale relative kinetic constants of 104 BglB mutants</w:t>
      </w:r>
    </w:p>
    <w:p w14:paraId="61E75CBF" w14:textId="4DE24DD8" w:rsidR="00661954" w:rsidRDefault="00661954" w:rsidP="000119AD">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better kinetic constant when evaluating </w:t>
      </w:r>
      <w:proofErr w:type="spellStart"/>
      <w:r w:rsidRPr="00BE115D">
        <w:rPr>
          <w:i/>
        </w:rPr>
        <w:t>k</w:t>
      </w:r>
      <w:r w:rsidRPr="00BE115D">
        <w:rPr>
          <w:vertAlign w:val="subscript"/>
        </w:rPr>
        <w:t>cat</w:t>
      </w:r>
      <w:proofErr w:type="spellEnd"/>
      <w:r>
        <w:t xml:space="preserve">, </w:t>
      </w:r>
      <w:proofErr w:type="spellStart"/>
      <w:r w:rsidRPr="00BE115D">
        <w:rPr>
          <w:i/>
        </w:rPr>
        <w:t>k</w:t>
      </w:r>
      <w:r w:rsidRPr="00BE115D">
        <w:rPr>
          <w:vertAlign w:val="subscript"/>
        </w:rPr>
        <w:t>cat</w:t>
      </w:r>
      <w:proofErr w:type="spellEnd"/>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purification yield of &gt;0.1 mg/mL, and 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Pr="00AE71AE">
        <w:rPr>
          <w:i/>
        </w:rPr>
        <w:t>k</w:t>
      </w:r>
      <w:r w:rsidRPr="00AE71AE">
        <w:rPr>
          <w:vertAlign w:val="subscript"/>
        </w:rPr>
        <w:t>cat</w:t>
      </w:r>
      <w:proofErr w:type="spellEnd"/>
      <w:r>
        <w:t xml:space="preserve">), 0.6–85 </w:t>
      </w:r>
      <w:proofErr w:type="spellStart"/>
      <w:r>
        <w:t>mM</w:t>
      </w:r>
      <w:proofErr w:type="spellEnd"/>
      <w:r>
        <w:t xml:space="preserve"> (K</w:t>
      </w:r>
      <w:r w:rsidRPr="004F15C1">
        <w:rPr>
          <w:vertAlign w:val="subscript"/>
        </w:rPr>
        <w:t>M</w:t>
      </w:r>
      <w:r>
        <w:t>), and 10–560,000 M</w:t>
      </w:r>
      <w:r w:rsidRPr="00B26AAC">
        <w:rPr>
          <w:vertAlign w:val="superscript"/>
        </w:rPr>
        <w:t>-</w:t>
      </w:r>
      <w:proofErr w:type="spellStart"/>
      <w:r w:rsidRPr="00B26AAC">
        <w:rPr>
          <w:vertAlign w:val="superscript"/>
        </w:rPr>
        <w:t>1</w:t>
      </w:r>
      <w:r>
        <w:t>min</w:t>
      </w:r>
      <w:proofErr w:type="spellEnd"/>
      <w:r w:rsidRPr="00B26AAC">
        <w:rPr>
          <w:vertAlign w:val="superscript"/>
        </w:rPr>
        <w:t>-1</w:t>
      </w:r>
      <w:r>
        <w:t xml:space="preserve"> (</w:t>
      </w:r>
      <w:proofErr w:type="spellStart"/>
      <w:r w:rsidRPr="00AE71AE">
        <w:rPr>
          <w:i/>
        </w:rPr>
        <w:t>k</w:t>
      </w:r>
      <w:r w:rsidRPr="00AE71AE">
        <w:rPr>
          <w:vertAlign w:val="subscript"/>
        </w:rPr>
        <w:t>cat</w:t>
      </w:r>
      <w:proofErr w:type="spellEnd"/>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proofErr w:type="spellStart"/>
      <w:r w:rsidRPr="00AE71AE">
        <w:rPr>
          <w:i/>
        </w:rPr>
        <w:t>k</w:t>
      </w:r>
      <w:r w:rsidRPr="00AE71AE">
        <w:rPr>
          <w:vertAlign w:val="subscript"/>
        </w:rPr>
        <w:t>cat</w:t>
      </w:r>
      <w:proofErr w:type="spellEnd"/>
      <w:r>
        <w:t>, K</w:t>
      </w:r>
      <w:r w:rsidRPr="004F15C1">
        <w:rPr>
          <w:vertAlign w:val="subscript"/>
        </w:rPr>
        <w:t>M</w:t>
      </w:r>
      <w:r>
        <w:t xml:space="preserve">, and </w:t>
      </w:r>
      <w:proofErr w:type="spellStart"/>
      <w:r w:rsidRPr="00AE71AE">
        <w:rPr>
          <w:i/>
        </w:rPr>
        <w:t>k</w:t>
      </w:r>
      <w:r w:rsidRPr="00AE71AE">
        <w:rPr>
          <w:vertAlign w:val="subscript"/>
        </w:rPr>
        <w:t>cat</w:t>
      </w:r>
      <w:proofErr w:type="spellEnd"/>
      <w:r>
        <w:t>/K</w:t>
      </w:r>
      <w:r w:rsidRPr="004F15C1">
        <w:rPr>
          <w:vertAlign w:val="subscript"/>
        </w:rPr>
        <w:t>M</w:t>
      </w:r>
      <w:r>
        <w:t xml:space="preserve"> respectively. A full table of kinetic constants and substrate versus velocity curves for each are provided in the Supplemental Materials.</w:t>
      </w:r>
    </w:p>
    <w:p w14:paraId="00CB32A6" w14:textId="77777777" w:rsidR="00DF34E5" w:rsidRDefault="00DF34E5" w:rsidP="000119AD">
      <w:pPr>
        <w:spacing w:line="480" w:lineRule="auto"/>
      </w:pPr>
    </w:p>
    <w:p w14:paraId="0E62BEC2" w14:textId="77777777" w:rsidR="00DF34E5" w:rsidRPr="006314A2" w:rsidRDefault="00DF34E5" w:rsidP="000119AD">
      <w:pPr>
        <w:spacing w:line="480" w:lineRule="auto"/>
        <w:rPr>
          <w:b/>
        </w:rPr>
      </w:pPr>
      <w:r w:rsidRPr="006314A2">
        <w:rPr>
          <w:b/>
        </w:rPr>
        <w:t>Kinetic characterization of mutants</w:t>
      </w:r>
    </w:p>
    <w:p w14:paraId="7D3CD1A5" w14:textId="75DAB779" w:rsidR="00DF34E5" w:rsidRDefault="00DF34E5" w:rsidP="000119AD">
      <w:pPr>
        <w:spacing w:line="480" w:lineRule="auto"/>
      </w:pPr>
      <w:proofErr w:type="spellStart"/>
      <w:r>
        <w:lastRenderedPageBreak/>
        <w:t>Michaelis-Menten</w:t>
      </w:r>
      <w:proofErr w:type="spellEnd"/>
      <w:r>
        <w:t xml:space="preserve"> kinetic constants for each of the 104 mutants were determined using the colorimetric assay of pNPG hydrolysis and </w:t>
      </w:r>
      <w:r w:rsidR="00CC39BA">
        <w:t xml:space="preserve">t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r w:rsidR="00CC39BA">
        <w:t xml:space="preserve">. If no clear saturation was observed then a linear equation was used to determin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5F641A08" w:rsidR="00DF34E5" w:rsidRDefault="00DF34E5" w:rsidP="000119AD">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reported in Supplemental Table 1</w:t>
      </w:r>
      <w:r w:rsidR="00570E75">
        <w:t xml:space="preserve"> as it was not measurable for most mutants</w:t>
      </w:r>
      <w:r>
        <w:t xml:space="preserve">). </w:t>
      </w:r>
    </w:p>
    <w:p w14:paraId="3AD07F54" w14:textId="77777777" w:rsidR="00DF34E5" w:rsidRDefault="00DF34E5" w:rsidP="000119AD">
      <w:pPr>
        <w:spacing w:line="480" w:lineRule="auto"/>
      </w:pPr>
    </w:p>
    <w:p w14:paraId="6BB194ED" w14:textId="77777777" w:rsidR="00DF34E5" w:rsidRPr="00957C69" w:rsidRDefault="00DF34E5" w:rsidP="000119AD">
      <w:pPr>
        <w:spacing w:line="480" w:lineRule="auto"/>
        <w:rPr>
          <w:b/>
        </w:rPr>
      </w:pPr>
      <w:r w:rsidRPr="00957C69">
        <w:rPr>
          <w:b/>
        </w:rPr>
        <w:t>Observed sequence–structure–function relationships in BglB</w:t>
      </w:r>
    </w:p>
    <w:p w14:paraId="16AB3904" w14:textId="0237C9B7" w:rsidR="00DF34E5" w:rsidRDefault="00DF34E5" w:rsidP="000119AD">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w:t>
      </w:r>
      <w:r>
        <w:lastRenderedPageBreak/>
        <w:t xml:space="preserve">ligand revealed mutations which have an equivalent functional effect to mutating the established catalytic residues to alanine. </w:t>
      </w:r>
    </w:p>
    <w:p w14:paraId="41B71E1A" w14:textId="39E9EA1C" w:rsidR="00DF34E5" w:rsidRDefault="00DF34E5" w:rsidP="000119AD">
      <w:pPr>
        <w:spacing w:line="480" w:lineRule="auto"/>
      </w:pPr>
      <w:r>
        <w:tab/>
      </w:r>
      <w:r w:rsidR="002C6335">
        <w:t xml:space="preserve">Notably, the </w:t>
      </w:r>
      <w:proofErr w:type="spellStart"/>
      <w:r w:rsidR="002C6335">
        <w:t>Q19A</w:t>
      </w:r>
      <w:proofErr w:type="spellEnd"/>
      <w:r w:rsidR="002C6335">
        <w:t xml:space="preserve">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w:t>
      </w:r>
      <w:proofErr w:type="spellStart"/>
      <w:r>
        <w:t>3A</w:t>
      </w:r>
      <w:proofErr w:type="spellEnd"/>
      <w:r>
        <w:t xml:space="preserve">). </w:t>
      </w:r>
      <w:r w:rsidR="00961C7B">
        <w:t xml:space="preserve">A multiple sequence alignment of the BglB enzyme family in the </w:t>
      </w:r>
      <w:proofErr w:type="spellStart"/>
      <w:r w:rsidR="00961C7B">
        <w:t>Pfam</w:t>
      </w:r>
      <w:proofErr w:type="spellEnd"/>
      <w:r w:rsidR="00961C7B">
        <w:t xml:space="preserve"> database (comprising 1,554 non-redundant proteins), </w:t>
      </w:r>
      <w:r w:rsidR="00CB112C">
        <w:t>revealed</w:t>
      </w:r>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r>
        <w:t xml:space="preserve">While removing these interactions might be predicted to decrease catalytic efficiency, it was unexpected </w:t>
      </w:r>
      <w:r w:rsidR="00700366">
        <w:t xml:space="preserve">that this mutation </w:t>
      </w:r>
      <w:r w:rsidR="008752E2">
        <w:t xml:space="preserve">would have an </w:t>
      </w:r>
      <w:r>
        <w:t xml:space="preserve">almost equivalent </w:t>
      </w:r>
      <w:r w:rsidR="00C960AB">
        <w:t>e</w:t>
      </w:r>
      <w:r w:rsidR="00700366">
        <w:t xml:space="preserve">ffect </w:t>
      </w:r>
      <w:r>
        <w:t xml:space="preserve">to removing the established catalytic residue </w:t>
      </w:r>
      <w:proofErr w:type="spellStart"/>
      <w:r>
        <w:t>E353</w:t>
      </w:r>
      <w:proofErr w:type="spellEnd"/>
      <w:r>
        <w:t xml:space="preserve">. 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r w:rsidR="002C6335">
        <w:t xml:space="preserve"> directly</w:t>
      </w:r>
      <w:r>
        <w:t xml:space="preserve"> involved in the reaction.</w:t>
      </w:r>
      <w:r w:rsidR="00570E75">
        <w:t xml:space="preserve"> </w:t>
      </w:r>
      <w:r w:rsidR="003D3114">
        <w:t>However, this is consistent with t</w:t>
      </w:r>
      <w:r w:rsidR="00A64618">
        <w:t xml:space="preserve">he theory that </w:t>
      </w:r>
      <w:r w:rsidR="003D3114">
        <w:t xml:space="preserve">orientation of the substrate is a critical aspect of catalysis </w:t>
      </w:r>
      <w:r w:rsidR="00A64618">
        <w:t xml:space="preserve">for which </w:t>
      </w:r>
      <w:proofErr w:type="spellStart"/>
      <w:r w:rsidR="00A64618">
        <w:t>Q19</w:t>
      </w:r>
      <w:proofErr w:type="spellEnd"/>
      <w:r w:rsidR="00A64618">
        <w:t xml:space="preserve"> is likely crucial</w:t>
      </w:r>
      <w:r w:rsidR="00570E75">
        <w:t>.</w:t>
      </w:r>
      <w:r w:rsidR="0028627B">
        <w:t xml:space="preserve"> </w:t>
      </w:r>
      <w:r w:rsidR="0028627B">
        <w:fldChar w:fldCharType="begin"/>
      </w:r>
      <w:r w:rsidR="0028627B">
        <w:instrText xml:space="preserve"> ADDIN EN.CITE &lt;EndNote&gt;&lt;Cite&gt;&lt;Author&gt;Fersht&lt;/Author&gt;&lt;Year&gt;1999&lt;/Year&gt;&lt;RecNum&gt;10&lt;/RecNum&gt;&lt;DisplayText&gt;(20)&lt;/DisplayText&gt;&lt;record&gt;&lt;rec-number&gt;10&lt;/rec-number&gt;&lt;foreign-keys&gt;&lt;key app="EN" db-id="d22eawd51p0xrpezwr7vdtw2vasp9sx0w25d" timestamp="1431378241"&gt;10&lt;/key&gt;&lt;/foreign-keys&gt;&lt;ref-type name="Computer Program"&gt;9&lt;/ref-type&gt;&lt;contributors&gt;&lt;authors&gt;&lt;author&gt;Fersht, Alan&lt;/author&gt;&lt;/authors&gt;&lt;/contributors&gt;&lt;titles&gt;&lt;title&gt;Structure and Mechanism in Protein Science&lt;/title&gt;&lt;secondary-title&gt;A Guide to Enzyme Catalysis and Protein Folding&lt;/secondary-title&gt;&lt;/titles&gt;&lt;pages&gt;631&lt;/pages&gt;&lt;dates&gt;&lt;year&gt;1999&lt;/year&gt;&lt;/dates&gt;&lt;publisher&gt;Macmillan&lt;/publisher&gt;&lt;isbn&gt;9780716732686&lt;/isbn&gt;&lt;label&gt;r00027&lt;/label&gt;&lt;urls&gt;&lt;related-urls&gt;&lt;url&gt;http://books.google.com/books?id=QdpZz_ahA5UC&amp;amp;amp;pg=PR20&amp;amp;amp;dq=inauthor:fersht+stucture+and+mechanism&amp;amp;amp;hl=&amp;amp;amp;cd=1&amp;amp;amp;source=gbs_api&lt;/url&gt;&lt;/related-urls&gt;&lt;/urls&gt;&lt;/record&gt;&lt;/Cite&gt;&lt;/EndNote&gt;</w:instrText>
      </w:r>
      <w:r w:rsidR="0028627B">
        <w:fldChar w:fldCharType="separate"/>
      </w:r>
      <w:r w:rsidR="0028627B">
        <w:rPr>
          <w:noProof/>
        </w:rPr>
        <w:t>(20)</w:t>
      </w:r>
      <w:r w:rsidR="0028627B">
        <w:fldChar w:fldCharType="end"/>
      </w:r>
      <w:r>
        <w:t xml:space="preserve"> A crystal structure </w:t>
      </w:r>
      <w:r w:rsidR="008752E2">
        <w:t xml:space="preserve">of BglB </w:t>
      </w:r>
      <w:proofErr w:type="spellStart"/>
      <w:r w:rsidR="008752E2">
        <w:t>Q19A</w:t>
      </w:r>
      <w:proofErr w:type="spellEnd"/>
      <w:r w:rsidR="008752E2">
        <w:t xml:space="preserve">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 xml:space="preserve">predicted (Supplemental Figure </w:t>
      </w:r>
      <w:proofErr w:type="spellStart"/>
      <w:r w:rsidR="006927C5">
        <w:t>2</w:t>
      </w:r>
      <w:r w:rsidR="005D2F49">
        <w:t>A</w:t>
      </w:r>
      <w:proofErr w:type="spellEnd"/>
      <w:r>
        <w:t xml:space="preserve">). </w:t>
      </w:r>
    </w:p>
    <w:p w14:paraId="744B7B20" w14:textId="77777777" w:rsidR="00661954" w:rsidRDefault="00661954" w:rsidP="000119AD">
      <w:pPr>
        <w:spacing w:line="480" w:lineRule="auto"/>
      </w:pPr>
    </w:p>
    <w:p w14:paraId="5E7F7ABC" w14:textId="77777777" w:rsidR="00661954" w:rsidRPr="00794F66" w:rsidRDefault="00661954" w:rsidP="000119AD">
      <w:pPr>
        <w:spacing w:line="480" w:lineRule="auto"/>
        <w:rPr>
          <w:b/>
        </w:rPr>
      </w:pPr>
      <w:r w:rsidRPr="00794F66">
        <w:rPr>
          <w:b/>
        </w:rPr>
        <w:t xml:space="preserve">Figure 3. Active site model and conservation analysis of BglB </w:t>
      </w:r>
    </w:p>
    <w:p w14:paraId="5B946DA4" w14:textId="77777777" w:rsidR="00661954" w:rsidRDefault="00661954" w:rsidP="000119AD">
      <w:pPr>
        <w:spacing w:line="480" w:lineRule="auto"/>
      </w:pPr>
      <w:r>
        <w:t xml:space="preserve">(A) Docked model of pNPG in the active site of BglB showing established catalytic residues (navy) and a selection of residues mutated (gold). A multiple sequence </w:t>
      </w:r>
      <w:r>
        <w:lastRenderedPageBreak/>
        <w:t xml:space="preserve">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rsidP="000119AD">
      <w:pPr>
        <w:spacing w:line="480" w:lineRule="auto"/>
      </w:pPr>
    </w:p>
    <w:p w14:paraId="02610D0C" w14:textId="77777777" w:rsidR="00661954" w:rsidRDefault="00661954" w:rsidP="000119AD">
      <w:pPr>
        <w:spacing w:line="480" w:lineRule="auto"/>
      </w:pPr>
    </w:p>
    <w:p w14:paraId="290AA882" w14:textId="31EE4712" w:rsidR="00DF34E5" w:rsidRDefault="00DF34E5" w:rsidP="000119AD">
      <w:pPr>
        <w:spacing w:line="480" w:lineRule="auto"/>
      </w:pPr>
      <w:r>
        <w:tab/>
        <w:t xml:space="preserve">Another </w:t>
      </w:r>
      <w:r w:rsidR="00491D69">
        <w:t xml:space="preserve">notable </w:t>
      </w:r>
      <w:r>
        <w:t xml:space="preserve">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r w:rsidR="002C6335">
        <w:t xml:space="preserve">would </w:t>
      </w:r>
      <w:r>
        <w:t xml:space="preserve">adopt an alternative conformation in which the acid functional group of the glutamate is </w:t>
      </w:r>
      <w:r w:rsidR="001C54BB">
        <w:t>2 Å</w:t>
      </w:r>
      <w:r>
        <w:t xml:space="preserve"> closer to the ac</w:t>
      </w:r>
      <w:r w:rsidR="009E2237">
        <w:t xml:space="preserve">tive site (Supplemental Figure </w:t>
      </w:r>
      <w:proofErr w:type="spellStart"/>
      <w:r w:rsidR="00EE4854">
        <w:t>2</w:t>
      </w:r>
      <w:r w:rsidR="009E2237">
        <w:t>B</w:t>
      </w:r>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w:t>
      </w:r>
      <w:r w:rsidR="002C6335">
        <w:t xml:space="preserve">previous </w:t>
      </w:r>
      <w:r w:rsidR="007509FD">
        <w:t>evidence</w:t>
      </w:r>
      <w:r w:rsidR="00491D69">
        <w:t xml:space="preserve"> that the </w:t>
      </w:r>
      <w:r>
        <w:t>electrostatic environment enzyme active site</w:t>
      </w:r>
      <w:r w:rsidR="002C6335">
        <w:t>s</w:t>
      </w:r>
      <w:r>
        <w:t xml:space="preserve"> </w:t>
      </w:r>
      <w:r w:rsidR="002C6335">
        <w:t xml:space="preserve">are </w:t>
      </w:r>
      <w:r>
        <w:t>of primary i</w:t>
      </w:r>
      <w:r w:rsidR="00E31C1E">
        <w:t>mportance to catalysis</w:t>
      </w:r>
      <w:r>
        <w:t>.</w:t>
      </w:r>
      <w:r w:rsidR="0041704D">
        <w:t xml:space="preserve"> </w:t>
      </w:r>
      <w:r w:rsidR="002866B9">
        <w:fldChar w:fldCharType="begin"/>
      </w:r>
      <w:r w:rsidR="0028627B">
        <w:instrText xml:space="preserve"> ADDIN EN.CITE &lt;EndNote&gt;&lt;Cite&gt;&lt;Author&gt;Warshel&lt;/Author&gt;&lt;Year&gt;2006&lt;/Year&gt;&lt;RecNum&gt;7&lt;/RecNum&gt;&lt;DisplayText&gt;(21)&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28627B">
        <w:rPr>
          <w:noProof/>
        </w:rPr>
        <w:t>(21)</w:t>
      </w:r>
      <w:r w:rsidR="002866B9">
        <w:fldChar w:fldCharType="end"/>
      </w:r>
      <w:r w:rsidR="00AF585E">
        <w:t xml:space="preserve"> </w:t>
      </w:r>
    </w:p>
    <w:p w14:paraId="18EF4DA2" w14:textId="77777777" w:rsidR="00DF34E5" w:rsidRDefault="00DF34E5" w:rsidP="000119AD">
      <w:pPr>
        <w:spacing w:line="480" w:lineRule="auto"/>
      </w:pPr>
    </w:p>
    <w:p w14:paraId="2F82017D" w14:textId="77777777" w:rsidR="00DF34E5" w:rsidRPr="00B83E76" w:rsidRDefault="00DF34E5" w:rsidP="000119AD">
      <w:pPr>
        <w:spacing w:line="480" w:lineRule="auto"/>
        <w:rPr>
          <w:b/>
        </w:rPr>
      </w:pPr>
      <w:r w:rsidRPr="00B83E76">
        <w:rPr>
          <w:b/>
        </w:rPr>
        <w:t>Conservation analysis of the BglB active site</w:t>
      </w:r>
    </w:p>
    <w:p w14:paraId="297FF6BF" w14:textId="7FCA1A01" w:rsidR="00DF34E5" w:rsidRDefault="00DF34E5" w:rsidP="000119AD">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w:t>
      </w:r>
      <w:r w:rsidR="00383E10">
        <w:t>3</w:t>
      </w:r>
      <w:r>
        <w:t xml:space="preserve">). This supports the widely </w:t>
      </w:r>
      <w:r>
        <w:lastRenderedPageBreak/>
        <w:t xml:space="preserve">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ere not found to significantly a</w:t>
      </w:r>
      <w:r>
        <w:t xml:space="preserve">ffect catalytic efficiency. </w:t>
      </w:r>
    </w:p>
    <w:p w14:paraId="2D29CB2A" w14:textId="19A7583B" w:rsidR="00DF34E5" w:rsidRDefault="00D22F0B" w:rsidP="000119AD">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w:t>
      </w:r>
      <w:proofErr w:type="spellStart"/>
      <w:r w:rsidR="00DF34E5">
        <w:t>R240A</w:t>
      </w:r>
      <w:proofErr w:type="spellEnd"/>
      <w:r w:rsidR="00DF34E5">
        <w:t xml:space="preserve">, which is not observed in any natural variant in the </w:t>
      </w:r>
      <w:proofErr w:type="spellStart"/>
      <w:r w:rsidR="00DF34E5">
        <w:t>glycosyl</w:t>
      </w:r>
      <w:proofErr w:type="spellEnd"/>
      <w:r w:rsidR="00DF34E5">
        <w:t xml:space="preserve"> hydrolase 1 family, resulted in a 10-fold increase in </w:t>
      </w:r>
      <w:proofErr w:type="spellStart"/>
      <w:r w:rsidR="004F15C1" w:rsidRPr="00AE71AE">
        <w:rPr>
          <w:i/>
        </w:rPr>
        <w:t>k</w:t>
      </w:r>
      <w:r w:rsidR="004F15C1" w:rsidRPr="00AE71AE">
        <w:rPr>
          <w:vertAlign w:val="subscript"/>
        </w:rPr>
        <w:t>cat</w:t>
      </w:r>
      <w:proofErr w:type="spellEnd"/>
      <w:r w:rsidR="00DF34E5">
        <w:t>. This emphasizes the importance of not limiting design efforts to changes previously observed in nature when engineering function towards a non-natural substrate.</w:t>
      </w:r>
    </w:p>
    <w:p w14:paraId="3763D291" w14:textId="77777777" w:rsidR="00DF34E5" w:rsidRDefault="00DF34E5" w:rsidP="000119AD">
      <w:pPr>
        <w:spacing w:line="480" w:lineRule="auto"/>
      </w:pPr>
    </w:p>
    <w:p w14:paraId="0B91C305" w14:textId="77777777" w:rsidR="00DF34E5" w:rsidRPr="00632C3C" w:rsidRDefault="00DF34E5" w:rsidP="000119AD">
      <w:pPr>
        <w:spacing w:line="480" w:lineRule="auto"/>
        <w:rPr>
          <w:b/>
        </w:rPr>
      </w:pPr>
      <w:r w:rsidRPr="00632C3C">
        <w:rPr>
          <w:b/>
        </w:rPr>
        <w:t>Computational modeling and evaluation of predictive ability</w:t>
      </w:r>
    </w:p>
    <w:p w14:paraId="71F34F16" w14:textId="0339A03A" w:rsidR="00DF34E5" w:rsidRDefault="00DF34E5" w:rsidP="000119AD">
      <w:pPr>
        <w:spacing w:line="480" w:lineRule="auto"/>
      </w:pPr>
      <w:r>
        <w:t>In order to evaluate the Rosetta Molecular Modeling Suite’s ability to evaluate the functional effects of mutations on BglB kinetic properties, molecular models were generated for each of the 104 BglB mutants</w:t>
      </w:r>
      <w:r w:rsidR="002C6335">
        <w:t xml:space="preserve"> using Rosetta</w:t>
      </w:r>
      <w:r>
        <w:t xml:space="preserve">. For each mutant, the 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w:t>
      </w:r>
      <w:r w:rsidR="000E5CDA">
        <w:t xml:space="preserve">as well as </w:t>
      </w:r>
      <w:r>
        <w:t>backbone minimization</w:t>
      </w:r>
      <w:r w:rsidR="000E5CDA">
        <w:t>. This protocol</w:t>
      </w:r>
      <w:r>
        <w:t xml:space="preserve"> was used to approximate protocols used in successful </w:t>
      </w:r>
      <w:r>
        <w:lastRenderedPageBreak/>
        <w:t>enzym</w:t>
      </w:r>
      <w:r w:rsidR="000D16BA">
        <w:t>e reengineering efforts</w:t>
      </w:r>
      <w:r>
        <w:t>.</w:t>
      </w:r>
      <w:r w:rsidR="0041704D">
        <w:t xml:space="preserve"> </w:t>
      </w:r>
      <w:r w:rsidR="00D4719F">
        <w:fldChar w:fldCharType="begin"/>
      </w:r>
      <w:r w:rsidR="002E280D">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2E280D">
        <w:rPr>
          <w:noProof/>
        </w:rPr>
        <w:t>(2)</w:t>
      </w:r>
      <w:r w:rsidR="00D4719F">
        <w:fldChar w:fldCharType="end"/>
      </w:r>
      <w:r>
        <w:t xml:space="preserve"> An example set of input files for wild type BglB are provided in the Supplemental Materials. </w:t>
      </w:r>
    </w:p>
    <w:p w14:paraId="1E2DE8A5" w14:textId="65BF5722" w:rsidR="00DF34E5" w:rsidRDefault="00DF34E5" w:rsidP="000119AD">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vailable in Supplemental Table 2</w:t>
      </w:r>
      <w:r>
        <w:t xml:space="preserve">. </w:t>
      </w:r>
    </w:p>
    <w:p w14:paraId="6242B9E9" w14:textId="77777777" w:rsidR="00DF34E5" w:rsidRDefault="00DF34E5" w:rsidP="000119AD">
      <w:pPr>
        <w:spacing w:line="480" w:lineRule="auto"/>
      </w:pPr>
    </w:p>
    <w:p w14:paraId="34E313C9" w14:textId="77777777" w:rsidR="00DF34E5" w:rsidRPr="00CF1F2E" w:rsidRDefault="00DF34E5" w:rsidP="000119AD">
      <w:pPr>
        <w:spacing w:line="480" w:lineRule="auto"/>
        <w:rPr>
          <w:b/>
        </w:rPr>
      </w:pPr>
      <w:r w:rsidRPr="00CF1F2E">
        <w:rPr>
          <w:b/>
        </w:rPr>
        <w:t>Machine learning prediction of kinetic constants</w:t>
      </w:r>
    </w:p>
    <w:p w14:paraId="067ACE54" w14:textId="744869FC" w:rsidR="00DF34E5" w:rsidRDefault="00DF34E5" w:rsidP="000119AD">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w:t>
      </w:r>
      <w:r>
        <w:lastRenderedPageBreak/>
        <w:t xml:space="preserve">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1916E934" w:rsidR="00DF34E5" w:rsidRDefault="00114C36" w:rsidP="000119AD">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9B3CF7">
        <w:t>measured value</w:t>
      </w:r>
      <w:r w:rsidR="00A139CE">
        <w:t xml:space="preserve">. </w:t>
      </w:r>
    </w:p>
    <w:p w14:paraId="3DB4FF18" w14:textId="77777777" w:rsidR="00156477" w:rsidRDefault="00156477" w:rsidP="000119AD">
      <w:pPr>
        <w:spacing w:line="480" w:lineRule="auto"/>
        <w:rPr>
          <w:b/>
        </w:rPr>
      </w:pPr>
    </w:p>
    <w:p w14:paraId="0FF9BD1D" w14:textId="77777777" w:rsidR="00661954" w:rsidRPr="00794F66" w:rsidRDefault="00661954" w:rsidP="000119AD">
      <w:pPr>
        <w:spacing w:line="480" w:lineRule="auto"/>
        <w:rPr>
          <w:b/>
        </w:rPr>
      </w:pPr>
      <w:r w:rsidRPr="00794F66">
        <w:rPr>
          <w:b/>
        </w:rPr>
        <w:t>Figure 4. Correlation between machine learning predictions and experimentally-determined kinetic constants</w:t>
      </w:r>
    </w:p>
    <w:p w14:paraId="7AD8B1F0" w14:textId="77777777" w:rsidR="00661954" w:rsidRDefault="00661954" w:rsidP="000119AD">
      <w:pPr>
        <w:spacing w:line="480" w:lineRule="auto"/>
      </w:pPr>
      <w:r w:rsidRPr="0073693D">
        <w:rPr>
          <w:i/>
        </w:rPr>
        <w:t>Top panel</w:t>
      </w:r>
      <w:r>
        <w:rPr>
          <w:i/>
        </w:rPr>
        <w:t>s</w:t>
      </w:r>
      <w:r>
        <w:t xml:space="preserve">: predicted versus experimentally-measured values for kinetic constants </w:t>
      </w:r>
      <w:proofErr w:type="spellStart"/>
      <w:r w:rsidRPr="00AE71AE">
        <w:rPr>
          <w:i/>
        </w:rPr>
        <w:t>k</w:t>
      </w:r>
      <w:r w:rsidRPr="00AE71AE">
        <w:rPr>
          <w:vertAlign w:val="subscript"/>
        </w:rPr>
        <w:t>cat</w:t>
      </w:r>
      <w:proofErr w:type="spellEnd"/>
      <w:r>
        <w:t>/K</w:t>
      </w:r>
      <w:r w:rsidRPr="004F15C1">
        <w:rPr>
          <w:vertAlign w:val="subscript"/>
        </w:rPr>
        <w:t>M</w:t>
      </w:r>
      <w:r>
        <w:t xml:space="preserve"> (A), </w:t>
      </w:r>
      <w:proofErr w:type="spellStart"/>
      <w:r w:rsidRPr="00AE71AE">
        <w:rPr>
          <w:i/>
        </w:rPr>
        <w:t>k</w:t>
      </w:r>
      <w:r w:rsidRPr="00AE71AE">
        <w:rPr>
          <w:vertAlign w:val="subscript"/>
        </w:rPr>
        <w:t>cat</w:t>
      </w:r>
      <w:proofErr w:type="spellEnd"/>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w:t>
      </w:r>
      <w:r>
        <w:lastRenderedPageBreak/>
        <w:t xml:space="preserve">data set (90, 80 and 80 samples for </w:t>
      </w:r>
      <w:proofErr w:type="spellStart"/>
      <w:r w:rsidRPr="00AE71AE">
        <w:rPr>
          <w:i/>
        </w:rPr>
        <w:t>k</w:t>
      </w:r>
      <w:r w:rsidRPr="00AE71AE">
        <w:rPr>
          <w:vertAlign w:val="subscript"/>
        </w:rPr>
        <w:t>cat</w:t>
      </w:r>
      <w:proofErr w:type="spellEnd"/>
      <w:r>
        <w:t>/K</w:t>
      </w:r>
      <w:r w:rsidRPr="004F15C1">
        <w:rPr>
          <w:vertAlign w:val="subscript"/>
        </w:rPr>
        <w:t>M</w:t>
      </w:r>
      <w:r>
        <w:t xml:space="preserve">, </w:t>
      </w:r>
      <w:proofErr w:type="spellStart"/>
      <w:r w:rsidRPr="00AE71AE">
        <w:rPr>
          <w:i/>
        </w:rPr>
        <w:t>k</w:t>
      </w:r>
      <w:r w:rsidRPr="00AE71AE">
        <w:rPr>
          <w:vertAlign w:val="subscript"/>
        </w:rPr>
        <w:t>cat</w:t>
      </w:r>
      <w:proofErr w:type="spellEnd"/>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0119AD">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r w:rsidRPr="009C6982">
              <w:rPr>
                <w:b/>
              </w:rPr>
              <w:t>/K</w:t>
            </w:r>
            <w:r w:rsidRPr="009C6982">
              <w:rPr>
                <w:b/>
                <w:vertAlign w:val="subscript"/>
              </w:rPr>
              <w:t>M</w:t>
            </w:r>
          </w:p>
        </w:tc>
        <w:tc>
          <w:tcPr>
            <w:tcW w:w="874" w:type="dxa"/>
          </w:tcPr>
          <w:p w14:paraId="00AF58E9"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p>
        </w:tc>
        <w:tc>
          <w:tcPr>
            <w:tcW w:w="900" w:type="dxa"/>
          </w:tcPr>
          <w:p w14:paraId="61F285A2" w14:textId="77777777" w:rsidR="00156477" w:rsidRPr="009C6982" w:rsidRDefault="00156477" w:rsidP="007F2E8B">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rsidP="007F2E8B">
            <w:pPr>
              <w:spacing w:line="480" w:lineRule="auto"/>
              <w:rPr>
                <w:b/>
              </w:rPr>
            </w:pPr>
            <w:r w:rsidRPr="009C6982">
              <w:rPr>
                <w:b/>
              </w:rPr>
              <w:t>Description</w:t>
            </w:r>
          </w:p>
        </w:tc>
        <w:tc>
          <w:tcPr>
            <w:tcW w:w="1080" w:type="dxa"/>
          </w:tcPr>
          <w:p w14:paraId="2DBF59BC" w14:textId="77777777" w:rsidR="00156477" w:rsidRPr="009C6982" w:rsidRDefault="00156477" w:rsidP="007F2E8B">
            <w:pPr>
              <w:spacing w:line="480" w:lineRule="auto"/>
              <w:jc w:val="center"/>
              <w:rPr>
                <w:b/>
              </w:rPr>
            </w:pPr>
            <w:r w:rsidRPr="009C6982">
              <w:rPr>
                <w:b/>
              </w:rPr>
              <w:t>Min.</w:t>
            </w:r>
          </w:p>
        </w:tc>
        <w:tc>
          <w:tcPr>
            <w:tcW w:w="1058" w:type="dxa"/>
          </w:tcPr>
          <w:p w14:paraId="20E241D0" w14:textId="77777777" w:rsidR="00156477" w:rsidRPr="009C6982" w:rsidRDefault="00156477" w:rsidP="007F2E8B">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7F2E8B">
            <w:pPr>
              <w:spacing w:line="480" w:lineRule="auto"/>
              <w:jc w:val="center"/>
            </w:pPr>
            <w:r w:rsidRPr="009C6982">
              <w:t>-1.00</w:t>
            </w:r>
          </w:p>
        </w:tc>
        <w:tc>
          <w:tcPr>
            <w:tcW w:w="874" w:type="dxa"/>
          </w:tcPr>
          <w:p w14:paraId="38E376C0" w14:textId="77777777" w:rsidR="00156477" w:rsidRPr="009C6982" w:rsidRDefault="00156477" w:rsidP="007F2E8B">
            <w:pPr>
              <w:spacing w:line="480" w:lineRule="auto"/>
              <w:jc w:val="center"/>
            </w:pPr>
            <w:r w:rsidRPr="009C6982">
              <w:t>ns</w:t>
            </w:r>
          </w:p>
        </w:tc>
        <w:tc>
          <w:tcPr>
            <w:tcW w:w="900" w:type="dxa"/>
          </w:tcPr>
          <w:p w14:paraId="094F708E" w14:textId="77777777" w:rsidR="00156477" w:rsidRPr="009C6982" w:rsidRDefault="00156477" w:rsidP="007F2E8B">
            <w:pPr>
              <w:spacing w:line="480" w:lineRule="auto"/>
              <w:jc w:val="center"/>
            </w:pPr>
            <w:r w:rsidRPr="009C6982">
              <w:t>ns</w:t>
            </w:r>
          </w:p>
        </w:tc>
        <w:tc>
          <w:tcPr>
            <w:tcW w:w="3780" w:type="dxa"/>
          </w:tcPr>
          <w:p w14:paraId="479DB208" w14:textId="77777777" w:rsidR="00156477" w:rsidRPr="009C6982" w:rsidRDefault="00156477" w:rsidP="007F2E8B">
            <w:pPr>
              <w:spacing w:line="480" w:lineRule="auto"/>
            </w:pPr>
            <w:r w:rsidRPr="009C6982">
              <w:t>Hydrogen bonding energy of pNPG</w:t>
            </w:r>
          </w:p>
        </w:tc>
        <w:tc>
          <w:tcPr>
            <w:tcW w:w="1080" w:type="dxa"/>
          </w:tcPr>
          <w:p w14:paraId="07C3AA76" w14:textId="77777777" w:rsidR="00156477" w:rsidRPr="009C6982" w:rsidRDefault="00156477" w:rsidP="007F2E8B">
            <w:pPr>
              <w:spacing w:line="480" w:lineRule="auto"/>
              <w:jc w:val="center"/>
            </w:pPr>
            <w:r w:rsidRPr="009C6982">
              <w:t>-4.53</w:t>
            </w:r>
          </w:p>
        </w:tc>
        <w:tc>
          <w:tcPr>
            <w:tcW w:w="1058" w:type="dxa"/>
          </w:tcPr>
          <w:p w14:paraId="786F2444" w14:textId="77777777" w:rsidR="00156477" w:rsidRPr="009C6982" w:rsidRDefault="00156477" w:rsidP="007F2E8B">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7F2E8B">
            <w:pPr>
              <w:spacing w:line="480" w:lineRule="auto"/>
              <w:jc w:val="center"/>
            </w:pPr>
            <w:r w:rsidRPr="009C6982">
              <w:t>-0.63</w:t>
            </w:r>
          </w:p>
        </w:tc>
        <w:tc>
          <w:tcPr>
            <w:tcW w:w="874" w:type="dxa"/>
          </w:tcPr>
          <w:p w14:paraId="15FC40FD" w14:textId="77777777" w:rsidR="00156477" w:rsidRPr="009C6982" w:rsidRDefault="00156477" w:rsidP="007F2E8B">
            <w:pPr>
              <w:spacing w:line="480" w:lineRule="auto"/>
              <w:jc w:val="center"/>
            </w:pPr>
            <w:r w:rsidRPr="009C6982">
              <w:t>1.00</w:t>
            </w:r>
          </w:p>
        </w:tc>
        <w:tc>
          <w:tcPr>
            <w:tcW w:w="900" w:type="dxa"/>
          </w:tcPr>
          <w:p w14:paraId="0955F511" w14:textId="77777777" w:rsidR="00156477" w:rsidRPr="009C6982" w:rsidRDefault="00156477" w:rsidP="007F2E8B">
            <w:pPr>
              <w:spacing w:line="480" w:lineRule="auto"/>
              <w:jc w:val="center"/>
            </w:pPr>
            <w:r w:rsidRPr="009C6982">
              <w:t>-0.03</w:t>
            </w:r>
          </w:p>
        </w:tc>
        <w:tc>
          <w:tcPr>
            <w:tcW w:w="3780" w:type="dxa"/>
          </w:tcPr>
          <w:p w14:paraId="41A747C5" w14:textId="77777777" w:rsidR="00156477" w:rsidRPr="009C6982" w:rsidRDefault="00156477" w:rsidP="007F2E8B">
            <w:pPr>
              <w:spacing w:line="480" w:lineRule="auto"/>
            </w:pPr>
            <w:r w:rsidRPr="009C6982">
              <w:t xml:space="preserve">Total number of polar contacts </w:t>
            </w:r>
          </w:p>
        </w:tc>
        <w:tc>
          <w:tcPr>
            <w:tcW w:w="1080" w:type="dxa"/>
          </w:tcPr>
          <w:p w14:paraId="49792C0E" w14:textId="77777777" w:rsidR="00156477" w:rsidRPr="009C6982" w:rsidRDefault="00156477" w:rsidP="007F2E8B">
            <w:pPr>
              <w:spacing w:line="480" w:lineRule="auto"/>
              <w:jc w:val="center"/>
            </w:pPr>
            <w:r w:rsidRPr="009C6982">
              <w:t>144</w:t>
            </w:r>
          </w:p>
        </w:tc>
        <w:tc>
          <w:tcPr>
            <w:tcW w:w="1058" w:type="dxa"/>
          </w:tcPr>
          <w:p w14:paraId="489BE69C" w14:textId="77777777" w:rsidR="00156477" w:rsidRPr="009C6982" w:rsidRDefault="00156477" w:rsidP="007F2E8B">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7F2E8B">
            <w:pPr>
              <w:spacing w:line="480" w:lineRule="auto"/>
              <w:jc w:val="center"/>
            </w:pPr>
            <w:r w:rsidRPr="009C6982">
              <w:t>-0.43</w:t>
            </w:r>
          </w:p>
        </w:tc>
        <w:tc>
          <w:tcPr>
            <w:tcW w:w="874" w:type="dxa"/>
          </w:tcPr>
          <w:p w14:paraId="2F2247B9" w14:textId="77777777" w:rsidR="00156477" w:rsidRPr="009C6982" w:rsidRDefault="00156477" w:rsidP="007F2E8B">
            <w:pPr>
              <w:spacing w:line="480" w:lineRule="auto"/>
              <w:jc w:val="center"/>
            </w:pPr>
            <w:r w:rsidRPr="009C6982">
              <w:t>ns</w:t>
            </w:r>
          </w:p>
        </w:tc>
        <w:tc>
          <w:tcPr>
            <w:tcW w:w="900" w:type="dxa"/>
          </w:tcPr>
          <w:p w14:paraId="5126573A" w14:textId="77777777" w:rsidR="00156477" w:rsidRPr="009C6982" w:rsidRDefault="00156477" w:rsidP="007F2E8B">
            <w:pPr>
              <w:spacing w:line="480" w:lineRule="auto"/>
              <w:jc w:val="center"/>
            </w:pPr>
            <w:r w:rsidRPr="009C6982">
              <w:t>ns</w:t>
            </w:r>
          </w:p>
        </w:tc>
        <w:tc>
          <w:tcPr>
            <w:tcW w:w="3780" w:type="dxa"/>
          </w:tcPr>
          <w:p w14:paraId="46ED2FCD" w14:textId="77777777" w:rsidR="00156477" w:rsidRPr="009C6982" w:rsidRDefault="00156477" w:rsidP="007F2E8B">
            <w:pPr>
              <w:spacing w:line="480" w:lineRule="auto"/>
            </w:pPr>
            <w:r w:rsidRPr="009C6982">
              <w:t>Count of hydrogen bonds to pNPG</w:t>
            </w:r>
          </w:p>
        </w:tc>
        <w:tc>
          <w:tcPr>
            <w:tcW w:w="1080" w:type="dxa"/>
          </w:tcPr>
          <w:p w14:paraId="144F9C40" w14:textId="77777777" w:rsidR="00156477" w:rsidRPr="009C6982" w:rsidRDefault="00156477" w:rsidP="007F2E8B">
            <w:pPr>
              <w:spacing w:line="480" w:lineRule="auto"/>
              <w:jc w:val="center"/>
            </w:pPr>
            <w:r w:rsidRPr="009C6982">
              <w:t>4</w:t>
            </w:r>
          </w:p>
        </w:tc>
        <w:tc>
          <w:tcPr>
            <w:tcW w:w="1058" w:type="dxa"/>
          </w:tcPr>
          <w:p w14:paraId="4D29EF62" w14:textId="77777777" w:rsidR="00156477" w:rsidRPr="009C6982" w:rsidRDefault="00156477" w:rsidP="007F2E8B">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7F2E8B">
            <w:pPr>
              <w:spacing w:line="480" w:lineRule="auto"/>
              <w:jc w:val="center"/>
            </w:pPr>
            <w:r w:rsidRPr="009C6982">
              <w:t>-0.03</w:t>
            </w:r>
          </w:p>
        </w:tc>
        <w:tc>
          <w:tcPr>
            <w:tcW w:w="874" w:type="dxa"/>
          </w:tcPr>
          <w:p w14:paraId="70D7A95C" w14:textId="77777777" w:rsidR="00156477" w:rsidRPr="009C6982" w:rsidRDefault="00156477" w:rsidP="007F2E8B">
            <w:pPr>
              <w:spacing w:line="480" w:lineRule="auto"/>
              <w:jc w:val="center"/>
            </w:pPr>
            <w:r w:rsidRPr="009C6982">
              <w:t>ns</w:t>
            </w:r>
          </w:p>
        </w:tc>
        <w:tc>
          <w:tcPr>
            <w:tcW w:w="900" w:type="dxa"/>
          </w:tcPr>
          <w:p w14:paraId="1C892064" w14:textId="77777777" w:rsidR="00156477" w:rsidRPr="009C6982" w:rsidRDefault="00156477" w:rsidP="007F2E8B">
            <w:pPr>
              <w:spacing w:line="480" w:lineRule="auto"/>
              <w:jc w:val="center"/>
            </w:pPr>
            <w:r w:rsidRPr="009C6982">
              <w:t>ns</w:t>
            </w:r>
          </w:p>
        </w:tc>
        <w:tc>
          <w:tcPr>
            <w:tcW w:w="3780" w:type="dxa"/>
          </w:tcPr>
          <w:p w14:paraId="53AC5A71" w14:textId="77777777" w:rsidR="00156477" w:rsidRPr="009C6982" w:rsidRDefault="00156477" w:rsidP="007F2E8B">
            <w:pPr>
              <w:spacing w:line="480" w:lineRule="auto"/>
            </w:pPr>
            <w:r w:rsidRPr="009C6982">
              <w:t xml:space="preserve">Hydrogen bonding energy of </w:t>
            </w:r>
            <w:proofErr w:type="spellStart"/>
            <w:r w:rsidRPr="009C6982">
              <w:t>E164</w:t>
            </w:r>
            <w:proofErr w:type="spellEnd"/>
            <w:r w:rsidRPr="009C6982">
              <w:t xml:space="preserve"> </w:t>
            </w:r>
          </w:p>
        </w:tc>
        <w:tc>
          <w:tcPr>
            <w:tcW w:w="1080" w:type="dxa"/>
          </w:tcPr>
          <w:p w14:paraId="16169125" w14:textId="77777777" w:rsidR="00156477" w:rsidRPr="009C6982" w:rsidRDefault="00156477" w:rsidP="007F2E8B">
            <w:pPr>
              <w:spacing w:line="480" w:lineRule="auto"/>
              <w:jc w:val="center"/>
            </w:pPr>
            <w:r w:rsidRPr="009C6982">
              <w:t>-0.93</w:t>
            </w:r>
          </w:p>
        </w:tc>
        <w:tc>
          <w:tcPr>
            <w:tcW w:w="1058" w:type="dxa"/>
          </w:tcPr>
          <w:p w14:paraId="7ACB0816" w14:textId="77777777" w:rsidR="00156477" w:rsidRPr="009C6982" w:rsidRDefault="00156477" w:rsidP="007F2E8B">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7F2E8B">
            <w:pPr>
              <w:spacing w:line="480" w:lineRule="auto"/>
              <w:jc w:val="center"/>
            </w:pPr>
            <w:r w:rsidRPr="009C6982">
              <w:t>0.29</w:t>
            </w:r>
          </w:p>
        </w:tc>
        <w:tc>
          <w:tcPr>
            <w:tcW w:w="874" w:type="dxa"/>
          </w:tcPr>
          <w:p w14:paraId="133FFB2D" w14:textId="77777777" w:rsidR="00156477" w:rsidRPr="009C6982" w:rsidRDefault="00156477" w:rsidP="007F2E8B">
            <w:pPr>
              <w:spacing w:line="480" w:lineRule="auto"/>
              <w:jc w:val="center"/>
            </w:pPr>
            <w:r w:rsidRPr="009C6982">
              <w:t>ns</w:t>
            </w:r>
          </w:p>
        </w:tc>
        <w:tc>
          <w:tcPr>
            <w:tcW w:w="900" w:type="dxa"/>
          </w:tcPr>
          <w:p w14:paraId="18939D14" w14:textId="77777777" w:rsidR="00156477" w:rsidRPr="009C6982" w:rsidRDefault="00156477" w:rsidP="007F2E8B">
            <w:pPr>
              <w:spacing w:line="480" w:lineRule="auto"/>
              <w:jc w:val="center"/>
            </w:pPr>
            <w:r w:rsidRPr="009C6982">
              <w:t>-0.27</w:t>
            </w:r>
          </w:p>
        </w:tc>
        <w:tc>
          <w:tcPr>
            <w:tcW w:w="3780" w:type="dxa"/>
          </w:tcPr>
          <w:p w14:paraId="71FDD6CA"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225EB03" w14:textId="77777777" w:rsidR="00156477" w:rsidRPr="009C6982" w:rsidRDefault="00156477" w:rsidP="007F2E8B">
            <w:pPr>
              <w:spacing w:line="480" w:lineRule="auto"/>
              <w:jc w:val="center"/>
            </w:pPr>
            <w:r w:rsidRPr="009C6982">
              <w:t>0.54</w:t>
            </w:r>
          </w:p>
        </w:tc>
        <w:tc>
          <w:tcPr>
            <w:tcW w:w="1058" w:type="dxa"/>
          </w:tcPr>
          <w:p w14:paraId="73B58DA8" w14:textId="77777777" w:rsidR="00156477" w:rsidRPr="009C6982" w:rsidRDefault="00156477" w:rsidP="007F2E8B">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7F2E8B">
            <w:pPr>
              <w:spacing w:line="480" w:lineRule="auto"/>
              <w:jc w:val="center"/>
            </w:pPr>
            <w:r w:rsidRPr="009C6982">
              <w:t>0.39</w:t>
            </w:r>
          </w:p>
        </w:tc>
        <w:tc>
          <w:tcPr>
            <w:tcW w:w="874" w:type="dxa"/>
          </w:tcPr>
          <w:p w14:paraId="2FCCB513" w14:textId="77777777" w:rsidR="00156477" w:rsidRPr="009C6982" w:rsidRDefault="00156477" w:rsidP="007F2E8B">
            <w:pPr>
              <w:spacing w:line="480" w:lineRule="auto"/>
              <w:jc w:val="center"/>
            </w:pPr>
            <w:r w:rsidRPr="009C6982">
              <w:t>0.92</w:t>
            </w:r>
          </w:p>
        </w:tc>
        <w:tc>
          <w:tcPr>
            <w:tcW w:w="900" w:type="dxa"/>
          </w:tcPr>
          <w:p w14:paraId="5B4B60B5" w14:textId="77777777" w:rsidR="00156477" w:rsidRPr="009C6982" w:rsidRDefault="00156477" w:rsidP="007F2E8B">
            <w:pPr>
              <w:spacing w:line="480" w:lineRule="auto"/>
              <w:jc w:val="center"/>
            </w:pPr>
            <w:r w:rsidRPr="009C6982">
              <w:t>ns</w:t>
            </w:r>
          </w:p>
        </w:tc>
        <w:tc>
          <w:tcPr>
            <w:tcW w:w="3780" w:type="dxa"/>
          </w:tcPr>
          <w:p w14:paraId="75C9F28B" w14:textId="77777777" w:rsidR="00156477" w:rsidRPr="009C6982" w:rsidRDefault="00156477" w:rsidP="007F2E8B">
            <w:pPr>
              <w:spacing w:line="480" w:lineRule="auto"/>
            </w:pPr>
            <w:r w:rsidRPr="009C6982">
              <w:t>Change in pNPG solvent-accessible surface upon binding</w:t>
            </w:r>
          </w:p>
        </w:tc>
        <w:tc>
          <w:tcPr>
            <w:tcW w:w="1080" w:type="dxa"/>
          </w:tcPr>
          <w:p w14:paraId="5F6AA2D3" w14:textId="77777777" w:rsidR="00156477" w:rsidRPr="009C6982" w:rsidRDefault="00156477" w:rsidP="007F2E8B">
            <w:pPr>
              <w:spacing w:line="480" w:lineRule="auto"/>
              <w:jc w:val="center"/>
            </w:pPr>
            <w:r w:rsidRPr="009C6982">
              <w:t>0.86</w:t>
            </w:r>
          </w:p>
        </w:tc>
        <w:tc>
          <w:tcPr>
            <w:tcW w:w="1058" w:type="dxa"/>
          </w:tcPr>
          <w:p w14:paraId="18F55AE3" w14:textId="77777777" w:rsidR="00156477" w:rsidRPr="009C6982" w:rsidRDefault="00156477" w:rsidP="007F2E8B">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7F2E8B">
            <w:pPr>
              <w:spacing w:line="480" w:lineRule="auto"/>
              <w:jc w:val="center"/>
            </w:pPr>
            <w:r w:rsidRPr="009C6982">
              <w:t>0.44</w:t>
            </w:r>
          </w:p>
        </w:tc>
        <w:tc>
          <w:tcPr>
            <w:tcW w:w="874" w:type="dxa"/>
          </w:tcPr>
          <w:p w14:paraId="52A75EC5" w14:textId="77777777" w:rsidR="00156477" w:rsidRPr="009C6982" w:rsidRDefault="00156477" w:rsidP="007F2E8B">
            <w:pPr>
              <w:spacing w:line="480" w:lineRule="auto"/>
              <w:jc w:val="center"/>
            </w:pPr>
            <w:r w:rsidRPr="009C6982">
              <w:t>0.15</w:t>
            </w:r>
          </w:p>
        </w:tc>
        <w:tc>
          <w:tcPr>
            <w:tcW w:w="900" w:type="dxa"/>
          </w:tcPr>
          <w:p w14:paraId="79EB92E4" w14:textId="77777777" w:rsidR="00156477" w:rsidRPr="009C6982" w:rsidRDefault="00156477" w:rsidP="007F2E8B">
            <w:pPr>
              <w:spacing w:line="480" w:lineRule="auto"/>
              <w:jc w:val="center"/>
            </w:pPr>
            <w:r w:rsidRPr="009C6982">
              <w:t>1.00</w:t>
            </w:r>
          </w:p>
        </w:tc>
        <w:tc>
          <w:tcPr>
            <w:tcW w:w="3780" w:type="dxa"/>
          </w:tcPr>
          <w:p w14:paraId="5D6F212C" w14:textId="77777777" w:rsidR="00156477" w:rsidRPr="009C6982" w:rsidRDefault="00156477" w:rsidP="007F2E8B">
            <w:pPr>
              <w:spacing w:line="480" w:lineRule="auto"/>
            </w:pPr>
            <w:r w:rsidRPr="009C6982">
              <w:t>Packing of the system without pNPG</w:t>
            </w:r>
          </w:p>
        </w:tc>
        <w:tc>
          <w:tcPr>
            <w:tcW w:w="1080" w:type="dxa"/>
          </w:tcPr>
          <w:p w14:paraId="0B588801" w14:textId="77777777" w:rsidR="00156477" w:rsidRPr="009C6982" w:rsidRDefault="00156477" w:rsidP="007F2E8B">
            <w:pPr>
              <w:spacing w:line="480" w:lineRule="auto"/>
              <w:jc w:val="center"/>
            </w:pPr>
            <w:r w:rsidRPr="009C6982">
              <w:t>0.67</w:t>
            </w:r>
          </w:p>
        </w:tc>
        <w:tc>
          <w:tcPr>
            <w:tcW w:w="1058" w:type="dxa"/>
          </w:tcPr>
          <w:p w14:paraId="5E663ADF" w14:textId="77777777" w:rsidR="00156477" w:rsidRPr="009C6982" w:rsidRDefault="00156477" w:rsidP="007F2E8B">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7F2E8B">
            <w:pPr>
              <w:spacing w:line="480" w:lineRule="auto"/>
              <w:jc w:val="center"/>
            </w:pPr>
            <w:r w:rsidRPr="009C6982">
              <w:t>0.44</w:t>
            </w:r>
          </w:p>
        </w:tc>
        <w:tc>
          <w:tcPr>
            <w:tcW w:w="874" w:type="dxa"/>
          </w:tcPr>
          <w:p w14:paraId="371859F1" w14:textId="77777777" w:rsidR="00156477" w:rsidRPr="009C6982" w:rsidRDefault="00156477" w:rsidP="007F2E8B">
            <w:pPr>
              <w:spacing w:line="480" w:lineRule="auto"/>
              <w:jc w:val="center"/>
            </w:pPr>
            <w:r w:rsidRPr="009C6982">
              <w:t>0.53</w:t>
            </w:r>
          </w:p>
        </w:tc>
        <w:tc>
          <w:tcPr>
            <w:tcW w:w="900" w:type="dxa"/>
          </w:tcPr>
          <w:p w14:paraId="3C3F52E9" w14:textId="77777777" w:rsidR="00156477" w:rsidRPr="009C6982" w:rsidRDefault="00156477" w:rsidP="007F2E8B">
            <w:pPr>
              <w:spacing w:line="480" w:lineRule="auto"/>
              <w:jc w:val="center"/>
            </w:pPr>
            <w:r w:rsidRPr="009C6982">
              <w:t>0.46</w:t>
            </w:r>
          </w:p>
        </w:tc>
        <w:tc>
          <w:tcPr>
            <w:tcW w:w="3780" w:type="dxa"/>
          </w:tcPr>
          <w:p w14:paraId="645C7EBF" w14:textId="77777777" w:rsidR="00156477" w:rsidRPr="009C6982" w:rsidRDefault="00156477" w:rsidP="007F2E8B">
            <w:pPr>
              <w:spacing w:line="480" w:lineRule="auto"/>
            </w:pPr>
            <w:r w:rsidRPr="009C6982">
              <w:t>Packing of the system with pNPG</w:t>
            </w:r>
          </w:p>
        </w:tc>
        <w:tc>
          <w:tcPr>
            <w:tcW w:w="1080" w:type="dxa"/>
          </w:tcPr>
          <w:p w14:paraId="4B7757E0" w14:textId="77777777" w:rsidR="00156477" w:rsidRPr="009C6982" w:rsidRDefault="00156477" w:rsidP="007F2E8B">
            <w:pPr>
              <w:spacing w:line="480" w:lineRule="auto"/>
              <w:jc w:val="center"/>
            </w:pPr>
            <w:r w:rsidRPr="009C6982">
              <w:t>0.67</w:t>
            </w:r>
          </w:p>
        </w:tc>
        <w:tc>
          <w:tcPr>
            <w:tcW w:w="1058" w:type="dxa"/>
          </w:tcPr>
          <w:p w14:paraId="3C731B32" w14:textId="77777777" w:rsidR="00156477" w:rsidRPr="009C6982" w:rsidRDefault="00156477" w:rsidP="007F2E8B">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7F2E8B">
            <w:pPr>
              <w:spacing w:line="480" w:lineRule="auto"/>
              <w:jc w:val="center"/>
            </w:pPr>
            <w:r w:rsidRPr="009C6982">
              <w:t>0.98</w:t>
            </w:r>
          </w:p>
        </w:tc>
        <w:tc>
          <w:tcPr>
            <w:tcW w:w="874" w:type="dxa"/>
          </w:tcPr>
          <w:p w14:paraId="30140B73" w14:textId="77777777" w:rsidR="00156477" w:rsidRPr="009C6982" w:rsidRDefault="00156477" w:rsidP="007F2E8B">
            <w:pPr>
              <w:spacing w:line="480" w:lineRule="auto"/>
              <w:jc w:val="center"/>
            </w:pPr>
            <w:r w:rsidRPr="009C6982">
              <w:t>0.09</w:t>
            </w:r>
          </w:p>
        </w:tc>
        <w:tc>
          <w:tcPr>
            <w:tcW w:w="900" w:type="dxa"/>
          </w:tcPr>
          <w:p w14:paraId="0C0811EC" w14:textId="77777777" w:rsidR="00156477" w:rsidRPr="009C6982" w:rsidRDefault="00156477" w:rsidP="007F2E8B">
            <w:pPr>
              <w:spacing w:line="480" w:lineRule="auto"/>
              <w:jc w:val="center"/>
            </w:pPr>
            <w:r w:rsidRPr="009C6982">
              <w:t>ns</w:t>
            </w:r>
          </w:p>
        </w:tc>
        <w:tc>
          <w:tcPr>
            <w:tcW w:w="3780" w:type="dxa"/>
          </w:tcPr>
          <w:p w14:paraId="2CA447BA" w14:textId="77777777" w:rsidR="00156477" w:rsidRPr="009C6982" w:rsidRDefault="00156477" w:rsidP="007F2E8B">
            <w:pPr>
              <w:spacing w:line="480" w:lineRule="auto"/>
            </w:pPr>
            <w:r w:rsidRPr="009C6982">
              <w:t xml:space="preserve">Hydrogen bonding energy of </w:t>
            </w:r>
            <w:proofErr w:type="spellStart"/>
            <w:r w:rsidRPr="009C6982">
              <w:t>Y295</w:t>
            </w:r>
            <w:proofErr w:type="spellEnd"/>
          </w:p>
        </w:tc>
        <w:tc>
          <w:tcPr>
            <w:tcW w:w="1080" w:type="dxa"/>
          </w:tcPr>
          <w:p w14:paraId="35607EDE" w14:textId="77777777" w:rsidR="00156477" w:rsidRPr="009C6982" w:rsidRDefault="00156477" w:rsidP="007F2E8B">
            <w:pPr>
              <w:spacing w:line="480" w:lineRule="auto"/>
              <w:jc w:val="center"/>
            </w:pPr>
            <w:r w:rsidRPr="009C6982">
              <w:t>-1.28</w:t>
            </w:r>
          </w:p>
        </w:tc>
        <w:tc>
          <w:tcPr>
            <w:tcW w:w="1058" w:type="dxa"/>
          </w:tcPr>
          <w:p w14:paraId="51EFCB63" w14:textId="77777777" w:rsidR="00156477" w:rsidRPr="009C6982" w:rsidRDefault="00156477" w:rsidP="007F2E8B">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7F2E8B">
            <w:pPr>
              <w:spacing w:line="480" w:lineRule="auto"/>
              <w:jc w:val="center"/>
            </w:pPr>
            <w:r w:rsidRPr="009C6982">
              <w:t>ns</w:t>
            </w:r>
          </w:p>
        </w:tc>
        <w:tc>
          <w:tcPr>
            <w:tcW w:w="874" w:type="dxa"/>
          </w:tcPr>
          <w:p w14:paraId="38886644" w14:textId="77777777" w:rsidR="00156477" w:rsidRPr="009C6982" w:rsidRDefault="00156477" w:rsidP="007F2E8B">
            <w:pPr>
              <w:spacing w:line="480" w:lineRule="auto"/>
              <w:jc w:val="center"/>
            </w:pPr>
            <w:r w:rsidRPr="009C6982">
              <w:t>-0.51</w:t>
            </w:r>
          </w:p>
        </w:tc>
        <w:tc>
          <w:tcPr>
            <w:tcW w:w="900" w:type="dxa"/>
          </w:tcPr>
          <w:p w14:paraId="63C80EE0" w14:textId="77777777" w:rsidR="00156477" w:rsidRPr="009C6982" w:rsidRDefault="00156477" w:rsidP="007F2E8B">
            <w:pPr>
              <w:spacing w:line="480" w:lineRule="auto"/>
              <w:jc w:val="center"/>
            </w:pPr>
            <w:r w:rsidRPr="009C6982">
              <w:t>ns</w:t>
            </w:r>
          </w:p>
        </w:tc>
        <w:tc>
          <w:tcPr>
            <w:tcW w:w="3780" w:type="dxa"/>
          </w:tcPr>
          <w:p w14:paraId="0CEF8EDB" w14:textId="77777777" w:rsidR="00156477" w:rsidRPr="009C6982" w:rsidRDefault="00156477" w:rsidP="007F2E8B">
            <w:pPr>
              <w:spacing w:line="480" w:lineRule="auto"/>
            </w:pPr>
            <w:r w:rsidRPr="009C6982">
              <w:t xml:space="preserve">Packing with pNPG around </w:t>
            </w:r>
            <w:proofErr w:type="spellStart"/>
            <w:r w:rsidRPr="009C6982">
              <w:t>E353</w:t>
            </w:r>
            <w:proofErr w:type="spellEnd"/>
          </w:p>
        </w:tc>
        <w:tc>
          <w:tcPr>
            <w:tcW w:w="1080" w:type="dxa"/>
          </w:tcPr>
          <w:p w14:paraId="5D48151D" w14:textId="77777777" w:rsidR="00156477" w:rsidRPr="009C6982" w:rsidRDefault="00156477" w:rsidP="007F2E8B">
            <w:pPr>
              <w:spacing w:line="480" w:lineRule="auto"/>
              <w:jc w:val="center"/>
            </w:pPr>
            <w:r w:rsidRPr="009C6982">
              <w:t>0.19</w:t>
            </w:r>
          </w:p>
        </w:tc>
        <w:tc>
          <w:tcPr>
            <w:tcW w:w="1058" w:type="dxa"/>
          </w:tcPr>
          <w:p w14:paraId="315EE429" w14:textId="77777777" w:rsidR="00156477" w:rsidRPr="009C6982" w:rsidRDefault="00156477" w:rsidP="007F2E8B">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7F2E8B">
            <w:pPr>
              <w:spacing w:line="480" w:lineRule="auto"/>
              <w:jc w:val="center"/>
            </w:pPr>
            <w:r w:rsidRPr="009C6982">
              <w:t>ns</w:t>
            </w:r>
          </w:p>
        </w:tc>
        <w:tc>
          <w:tcPr>
            <w:tcW w:w="874" w:type="dxa"/>
          </w:tcPr>
          <w:p w14:paraId="7D1089E4" w14:textId="77777777" w:rsidR="00156477" w:rsidRPr="009C6982" w:rsidRDefault="00156477" w:rsidP="007F2E8B">
            <w:pPr>
              <w:spacing w:line="480" w:lineRule="auto"/>
              <w:jc w:val="center"/>
            </w:pPr>
            <w:r w:rsidRPr="009C6982">
              <w:t>-0.10</w:t>
            </w:r>
          </w:p>
        </w:tc>
        <w:tc>
          <w:tcPr>
            <w:tcW w:w="900" w:type="dxa"/>
          </w:tcPr>
          <w:p w14:paraId="7E86F2B9" w14:textId="77777777" w:rsidR="00156477" w:rsidRPr="009C6982" w:rsidRDefault="00156477" w:rsidP="007F2E8B">
            <w:pPr>
              <w:spacing w:line="480" w:lineRule="auto"/>
              <w:jc w:val="center"/>
            </w:pPr>
            <w:r w:rsidRPr="009C6982">
              <w:t>ns</w:t>
            </w:r>
          </w:p>
        </w:tc>
        <w:tc>
          <w:tcPr>
            <w:tcW w:w="3780" w:type="dxa"/>
          </w:tcPr>
          <w:p w14:paraId="1A1AB000" w14:textId="77777777" w:rsidR="00156477" w:rsidRPr="009C6982" w:rsidRDefault="00156477" w:rsidP="007F2E8B">
            <w:pPr>
              <w:spacing w:line="480" w:lineRule="auto"/>
            </w:pPr>
            <w:r w:rsidRPr="009C6982">
              <w:t xml:space="preserve">Total system energy </w:t>
            </w:r>
          </w:p>
        </w:tc>
        <w:tc>
          <w:tcPr>
            <w:tcW w:w="1080" w:type="dxa"/>
          </w:tcPr>
          <w:p w14:paraId="0CDEAF2B" w14:textId="77777777" w:rsidR="00156477" w:rsidRPr="009C6982" w:rsidRDefault="00156477" w:rsidP="007F2E8B">
            <w:pPr>
              <w:spacing w:line="480" w:lineRule="auto"/>
              <w:jc w:val="center"/>
            </w:pPr>
            <w:r w:rsidRPr="009C6982">
              <w:t>-636.44</w:t>
            </w:r>
          </w:p>
        </w:tc>
        <w:tc>
          <w:tcPr>
            <w:tcW w:w="1058" w:type="dxa"/>
          </w:tcPr>
          <w:p w14:paraId="55F2BCD1" w14:textId="77777777" w:rsidR="00156477" w:rsidRPr="009C6982" w:rsidRDefault="00156477" w:rsidP="007F2E8B">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7F2E8B">
            <w:pPr>
              <w:spacing w:line="480" w:lineRule="auto"/>
              <w:jc w:val="center"/>
            </w:pPr>
            <w:r w:rsidRPr="009C6982">
              <w:t>ns</w:t>
            </w:r>
          </w:p>
        </w:tc>
        <w:tc>
          <w:tcPr>
            <w:tcW w:w="874" w:type="dxa"/>
          </w:tcPr>
          <w:p w14:paraId="5C2118DC" w14:textId="77777777" w:rsidR="00156477" w:rsidRPr="009C6982" w:rsidRDefault="00156477" w:rsidP="007F2E8B">
            <w:pPr>
              <w:spacing w:line="480" w:lineRule="auto"/>
              <w:jc w:val="center"/>
            </w:pPr>
            <w:r w:rsidRPr="009C6982">
              <w:t>-0.01</w:t>
            </w:r>
          </w:p>
        </w:tc>
        <w:tc>
          <w:tcPr>
            <w:tcW w:w="900" w:type="dxa"/>
          </w:tcPr>
          <w:p w14:paraId="7CC3AA6D" w14:textId="77777777" w:rsidR="00156477" w:rsidRPr="009C6982" w:rsidRDefault="00156477" w:rsidP="007F2E8B">
            <w:pPr>
              <w:spacing w:line="480" w:lineRule="auto"/>
              <w:jc w:val="center"/>
            </w:pPr>
            <w:r w:rsidRPr="009C6982">
              <w:t>ns</w:t>
            </w:r>
          </w:p>
        </w:tc>
        <w:tc>
          <w:tcPr>
            <w:tcW w:w="3780" w:type="dxa"/>
          </w:tcPr>
          <w:p w14:paraId="796E171F" w14:textId="77777777" w:rsidR="00156477" w:rsidRPr="009C6982" w:rsidRDefault="00156477" w:rsidP="007F2E8B">
            <w:pPr>
              <w:spacing w:line="480" w:lineRule="auto"/>
            </w:pPr>
            <w:r w:rsidRPr="009C6982">
              <w:t>Hydrogen bond energy of the total system</w:t>
            </w:r>
          </w:p>
        </w:tc>
        <w:tc>
          <w:tcPr>
            <w:tcW w:w="1080" w:type="dxa"/>
          </w:tcPr>
          <w:p w14:paraId="0F7A0676" w14:textId="77777777" w:rsidR="00156477" w:rsidRPr="009C6982" w:rsidRDefault="00156477" w:rsidP="007F2E8B">
            <w:pPr>
              <w:spacing w:line="480" w:lineRule="auto"/>
              <w:jc w:val="center"/>
            </w:pPr>
            <w:r w:rsidRPr="009C6982">
              <w:t>-76.7</w:t>
            </w:r>
          </w:p>
        </w:tc>
        <w:tc>
          <w:tcPr>
            <w:tcW w:w="1058" w:type="dxa"/>
          </w:tcPr>
          <w:p w14:paraId="57569CA1" w14:textId="77777777" w:rsidR="00156477" w:rsidRPr="009C6982" w:rsidRDefault="00156477" w:rsidP="007F2E8B">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7F2E8B">
            <w:pPr>
              <w:spacing w:line="480" w:lineRule="auto"/>
              <w:jc w:val="center"/>
            </w:pPr>
            <w:r w:rsidRPr="009C6982">
              <w:t>ns</w:t>
            </w:r>
          </w:p>
        </w:tc>
        <w:tc>
          <w:tcPr>
            <w:tcW w:w="874" w:type="dxa"/>
          </w:tcPr>
          <w:p w14:paraId="610E2E92" w14:textId="77777777" w:rsidR="00156477" w:rsidRPr="009C6982" w:rsidRDefault="00156477" w:rsidP="007F2E8B">
            <w:pPr>
              <w:spacing w:line="480" w:lineRule="auto"/>
              <w:jc w:val="center"/>
            </w:pPr>
            <w:r w:rsidRPr="009C6982">
              <w:t>ns</w:t>
            </w:r>
          </w:p>
        </w:tc>
        <w:tc>
          <w:tcPr>
            <w:tcW w:w="900" w:type="dxa"/>
          </w:tcPr>
          <w:p w14:paraId="781D870E" w14:textId="77777777" w:rsidR="00156477" w:rsidRPr="009C6982" w:rsidRDefault="00156477" w:rsidP="007F2E8B">
            <w:pPr>
              <w:spacing w:line="480" w:lineRule="auto"/>
              <w:jc w:val="center"/>
            </w:pPr>
            <w:r w:rsidRPr="009C6982">
              <w:t>0.11</w:t>
            </w:r>
          </w:p>
        </w:tc>
        <w:tc>
          <w:tcPr>
            <w:tcW w:w="3780" w:type="dxa"/>
          </w:tcPr>
          <w:p w14:paraId="1FD31322" w14:textId="77777777" w:rsidR="00156477" w:rsidRPr="009C6982" w:rsidRDefault="00156477" w:rsidP="007F2E8B">
            <w:pPr>
              <w:spacing w:line="480" w:lineRule="auto"/>
            </w:pPr>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7F91BA51" w14:textId="77777777" w:rsidR="00156477" w:rsidRPr="009C6982" w:rsidRDefault="00156477" w:rsidP="007F2E8B">
            <w:pPr>
              <w:spacing w:line="480" w:lineRule="auto"/>
              <w:jc w:val="center"/>
            </w:pPr>
            <w:r w:rsidRPr="009C6982">
              <w:t>0.67</w:t>
            </w:r>
          </w:p>
        </w:tc>
        <w:tc>
          <w:tcPr>
            <w:tcW w:w="1058" w:type="dxa"/>
          </w:tcPr>
          <w:p w14:paraId="14A5B3C2" w14:textId="77777777" w:rsidR="00156477" w:rsidRPr="009C6982" w:rsidRDefault="00156477" w:rsidP="007F2E8B">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7F2E8B">
            <w:pPr>
              <w:spacing w:line="480" w:lineRule="auto"/>
              <w:jc w:val="center"/>
            </w:pPr>
            <w:r w:rsidRPr="009C6982">
              <w:t>ns</w:t>
            </w:r>
          </w:p>
        </w:tc>
        <w:tc>
          <w:tcPr>
            <w:tcW w:w="874" w:type="dxa"/>
          </w:tcPr>
          <w:p w14:paraId="7D1B8E74" w14:textId="77777777" w:rsidR="00156477" w:rsidRPr="009C6982" w:rsidRDefault="00156477" w:rsidP="007F2E8B">
            <w:pPr>
              <w:spacing w:line="480" w:lineRule="auto"/>
              <w:jc w:val="center"/>
            </w:pPr>
            <w:r w:rsidRPr="009C6982">
              <w:t>ns</w:t>
            </w:r>
          </w:p>
        </w:tc>
        <w:tc>
          <w:tcPr>
            <w:tcW w:w="900" w:type="dxa"/>
          </w:tcPr>
          <w:p w14:paraId="2534F652" w14:textId="77777777" w:rsidR="00156477" w:rsidRPr="009C6982" w:rsidRDefault="00156477" w:rsidP="007F2E8B">
            <w:pPr>
              <w:spacing w:line="480" w:lineRule="auto"/>
              <w:jc w:val="center"/>
            </w:pPr>
            <w:r w:rsidRPr="009C6982">
              <w:t>0.27</w:t>
            </w:r>
          </w:p>
        </w:tc>
        <w:tc>
          <w:tcPr>
            <w:tcW w:w="3780" w:type="dxa"/>
          </w:tcPr>
          <w:p w14:paraId="7BDA7D21" w14:textId="77777777" w:rsidR="00156477" w:rsidRPr="009C6982" w:rsidRDefault="00156477" w:rsidP="007F2E8B">
            <w:pPr>
              <w:spacing w:line="480" w:lineRule="auto"/>
            </w:pPr>
            <w:r w:rsidRPr="009C6982">
              <w:t>Average hydrophobic surface area without pNPG</w:t>
            </w:r>
          </w:p>
        </w:tc>
        <w:tc>
          <w:tcPr>
            <w:tcW w:w="1080" w:type="dxa"/>
          </w:tcPr>
          <w:p w14:paraId="07FF56EC" w14:textId="77777777" w:rsidR="00156477" w:rsidRPr="009C6982" w:rsidRDefault="00156477" w:rsidP="007F2E8B">
            <w:pPr>
              <w:spacing w:line="480" w:lineRule="auto"/>
              <w:jc w:val="center"/>
            </w:pPr>
            <w:r w:rsidRPr="009C6982">
              <w:t>0.51</w:t>
            </w:r>
          </w:p>
        </w:tc>
        <w:tc>
          <w:tcPr>
            <w:tcW w:w="1058" w:type="dxa"/>
          </w:tcPr>
          <w:p w14:paraId="69B65FFE" w14:textId="77777777" w:rsidR="00156477" w:rsidRPr="009C6982" w:rsidRDefault="00156477" w:rsidP="007F2E8B">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7F2E8B">
            <w:pPr>
              <w:spacing w:line="480" w:lineRule="auto"/>
              <w:jc w:val="center"/>
            </w:pPr>
            <w:r w:rsidRPr="009C6982">
              <w:t>ns</w:t>
            </w:r>
          </w:p>
        </w:tc>
        <w:tc>
          <w:tcPr>
            <w:tcW w:w="874" w:type="dxa"/>
          </w:tcPr>
          <w:p w14:paraId="08E72514" w14:textId="77777777" w:rsidR="00156477" w:rsidRPr="009C6982" w:rsidRDefault="00156477" w:rsidP="007F2E8B">
            <w:pPr>
              <w:spacing w:line="480" w:lineRule="auto"/>
              <w:jc w:val="center"/>
            </w:pPr>
            <w:r w:rsidRPr="009C6982">
              <w:t>ns</w:t>
            </w:r>
          </w:p>
        </w:tc>
        <w:tc>
          <w:tcPr>
            <w:tcW w:w="900" w:type="dxa"/>
          </w:tcPr>
          <w:p w14:paraId="26862671" w14:textId="77777777" w:rsidR="00156477" w:rsidRPr="009C6982" w:rsidRDefault="00156477" w:rsidP="007F2E8B">
            <w:pPr>
              <w:spacing w:line="480" w:lineRule="auto"/>
              <w:jc w:val="center"/>
            </w:pPr>
            <w:r w:rsidRPr="009C6982">
              <w:t>0.32</w:t>
            </w:r>
          </w:p>
        </w:tc>
        <w:tc>
          <w:tcPr>
            <w:tcW w:w="3780" w:type="dxa"/>
          </w:tcPr>
          <w:p w14:paraId="037D7D0B" w14:textId="77777777" w:rsidR="00156477" w:rsidRPr="009C6982" w:rsidRDefault="00156477" w:rsidP="007F2E8B">
            <w:pPr>
              <w:spacing w:line="480" w:lineRule="auto"/>
            </w:pPr>
            <w:r w:rsidRPr="009C6982">
              <w:t xml:space="preserve">Packing around </w:t>
            </w:r>
            <w:proofErr w:type="spellStart"/>
            <w:r w:rsidRPr="009C6982">
              <w:t>E353</w:t>
            </w:r>
            <w:proofErr w:type="spellEnd"/>
            <w:r w:rsidRPr="009C6982">
              <w:t xml:space="preserve"> without pNPG</w:t>
            </w:r>
          </w:p>
        </w:tc>
        <w:tc>
          <w:tcPr>
            <w:tcW w:w="1080" w:type="dxa"/>
          </w:tcPr>
          <w:p w14:paraId="0032C71F" w14:textId="77777777" w:rsidR="00156477" w:rsidRPr="009C6982" w:rsidRDefault="00156477" w:rsidP="007F2E8B">
            <w:pPr>
              <w:spacing w:line="480" w:lineRule="auto"/>
              <w:jc w:val="center"/>
            </w:pPr>
            <w:r w:rsidRPr="009C6982">
              <w:t>0.37</w:t>
            </w:r>
          </w:p>
        </w:tc>
        <w:tc>
          <w:tcPr>
            <w:tcW w:w="1058" w:type="dxa"/>
          </w:tcPr>
          <w:p w14:paraId="370DA59D" w14:textId="77777777" w:rsidR="00156477" w:rsidRPr="009C6982" w:rsidRDefault="00156477" w:rsidP="007F2E8B">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7F2E8B">
            <w:pPr>
              <w:spacing w:line="480" w:lineRule="auto"/>
              <w:jc w:val="center"/>
            </w:pPr>
            <w:r w:rsidRPr="009C6982">
              <w:t>ns</w:t>
            </w:r>
          </w:p>
        </w:tc>
        <w:tc>
          <w:tcPr>
            <w:tcW w:w="874" w:type="dxa"/>
          </w:tcPr>
          <w:p w14:paraId="36BFD288" w14:textId="77777777" w:rsidR="00156477" w:rsidRPr="009C6982" w:rsidRDefault="00156477" w:rsidP="007F2E8B">
            <w:pPr>
              <w:spacing w:line="480" w:lineRule="auto"/>
              <w:jc w:val="center"/>
            </w:pPr>
            <w:r w:rsidRPr="009C6982">
              <w:t>ns</w:t>
            </w:r>
          </w:p>
        </w:tc>
        <w:tc>
          <w:tcPr>
            <w:tcW w:w="900" w:type="dxa"/>
          </w:tcPr>
          <w:p w14:paraId="77FC7A3A" w14:textId="77777777" w:rsidR="00156477" w:rsidRPr="009C6982" w:rsidRDefault="00156477" w:rsidP="007F2E8B">
            <w:pPr>
              <w:spacing w:line="480" w:lineRule="auto"/>
              <w:jc w:val="center"/>
            </w:pPr>
            <w:r w:rsidRPr="009C6982">
              <w:t>0.34</w:t>
            </w:r>
          </w:p>
        </w:tc>
        <w:tc>
          <w:tcPr>
            <w:tcW w:w="3780" w:type="dxa"/>
          </w:tcPr>
          <w:p w14:paraId="2BEA0692" w14:textId="77777777" w:rsidR="00156477" w:rsidRPr="009C6982" w:rsidRDefault="00156477" w:rsidP="007F2E8B">
            <w:pPr>
              <w:spacing w:line="480" w:lineRule="auto"/>
            </w:pPr>
            <w:r w:rsidRPr="009C6982">
              <w:t xml:space="preserve">Packing around </w:t>
            </w:r>
            <w:proofErr w:type="spellStart"/>
            <w:r w:rsidRPr="009C6982">
              <w:t>E164</w:t>
            </w:r>
            <w:proofErr w:type="spellEnd"/>
            <w:r w:rsidRPr="009C6982">
              <w:t xml:space="preserve"> without pNPG</w:t>
            </w:r>
          </w:p>
        </w:tc>
        <w:tc>
          <w:tcPr>
            <w:tcW w:w="1080" w:type="dxa"/>
          </w:tcPr>
          <w:p w14:paraId="4C0AE07C" w14:textId="77777777" w:rsidR="00156477" w:rsidRPr="009C6982" w:rsidRDefault="00156477" w:rsidP="007F2E8B">
            <w:pPr>
              <w:spacing w:line="480" w:lineRule="auto"/>
              <w:jc w:val="center"/>
            </w:pPr>
            <w:r w:rsidRPr="009C6982">
              <w:t>0.37</w:t>
            </w:r>
          </w:p>
        </w:tc>
        <w:tc>
          <w:tcPr>
            <w:tcW w:w="1058" w:type="dxa"/>
          </w:tcPr>
          <w:p w14:paraId="5852DFE5" w14:textId="77777777" w:rsidR="00156477" w:rsidRPr="009C6982" w:rsidRDefault="00156477" w:rsidP="007F2E8B">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7F2E8B">
            <w:pPr>
              <w:spacing w:line="480" w:lineRule="auto"/>
              <w:jc w:val="center"/>
            </w:pPr>
            <w:r w:rsidRPr="009C6982">
              <w:t>ns</w:t>
            </w:r>
          </w:p>
        </w:tc>
        <w:tc>
          <w:tcPr>
            <w:tcW w:w="874" w:type="dxa"/>
          </w:tcPr>
          <w:p w14:paraId="5730BC10" w14:textId="77777777" w:rsidR="00156477" w:rsidRPr="009C6982" w:rsidRDefault="00156477" w:rsidP="007F2E8B">
            <w:pPr>
              <w:spacing w:line="480" w:lineRule="auto"/>
              <w:jc w:val="center"/>
            </w:pPr>
            <w:r w:rsidRPr="009C6982">
              <w:t>ns</w:t>
            </w:r>
          </w:p>
        </w:tc>
        <w:tc>
          <w:tcPr>
            <w:tcW w:w="900" w:type="dxa"/>
          </w:tcPr>
          <w:p w14:paraId="03AB83CA" w14:textId="77777777" w:rsidR="00156477" w:rsidRPr="009C6982" w:rsidRDefault="00156477" w:rsidP="007F2E8B">
            <w:pPr>
              <w:spacing w:line="480" w:lineRule="auto"/>
              <w:jc w:val="center"/>
            </w:pPr>
            <w:r w:rsidRPr="009C6982">
              <w:t>0.38</w:t>
            </w:r>
          </w:p>
        </w:tc>
        <w:tc>
          <w:tcPr>
            <w:tcW w:w="3780" w:type="dxa"/>
          </w:tcPr>
          <w:p w14:paraId="65EB84EB" w14:textId="77777777" w:rsidR="00156477" w:rsidRPr="009C6982" w:rsidRDefault="00156477" w:rsidP="007F2E8B">
            <w:pPr>
              <w:spacing w:line="480" w:lineRule="auto"/>
            </w:pPr>
            <w:r w:rsidRPr="009C6982">
              <w:t xml:space="preserve">Packing around </w:t>
            </w:r>
            <w:proofErr w:type="spellStart"/>
            <w:r w:rsidRPr="009C6982">
              <w:t>Y295</w:t>
            </w:r>
            <w:proofErr w:type="spellEnd"/>
            <w:r w:rsidRPr="009C6982">
              <w:t xml:space="preserve"> without pNPG</w:t>
            </w:r>
          </w:p>
        </w:tc>
        <w:tc>
          <w:tcPr>
            <w:tcW w:w="1080" w:type="dxa"/>
          </w:tcPr>
          <w:p w14:paraId="17570F7A" w14:textId="77777777" w:rsidR="00156477" w:rsidRPr="009C6982" w:rsidRDefault="00156477" w:rsidP="007F2E8B">
            <w:pPr>
              <w:spacing w:line="480" w:lineRule="auto"/>
              <w:jc w:val="center"/>
            </w:pPr>
            <w:r w:rsidRPr="009C6982">
              <w:t>0.34</w:t>
            </w:r>
          </w:p>
        </w:tc>
        <w:tc>
          <w:tcPr>
            <w:tcW w:w="1058" w:type="dxa"/>
          </w:tcPr>
          <w:p w14:paraId="01F98893" w14:textId="77777777" w:rsidR="00156477" w:rsidRPr="009C6982" w:rsidRDefault="00156477" w:rsidP="007F2E8B">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7F2E8B">
            <w:pPr>
              <w:spacing w:line="480" w:lineRule="auto"/>
              <w:jc w:val="center"/>
            </w:pPr>
            <w:r w:rsidRPr="009C6982">
              <w:t>ns</w:t>
            </w:r>
          </w:p>
        </w:tc>
        <w:tc>
          <w:tcPr>
            <w:tcW w:w="874" w:type="dxa"/>
          </w:tcPr>
          <w:p w14:paraId="0F4BA258" w14:textId="77777777" w:rsidR="00156477" w:rsidRPr="009C6982" w:rsidRDefault="00156477" w:rsidP="007F2E8B">
            <w:pPr>
              <w:spacing w:line="480" w:lineRule="auto"/>
              <w:jc w:val="center"/>
            </w:pPr>
            <w:r w:rsidRPr="009C6982">
              <w:t>ns</w:t>
            </w:r>
          </w:p>
        </w:tc>
        <w:tc>
          <w:tcPr>
            <w:tcW w:w="900" w:type="dxa"/>
          </w:tcPr>
          <w:p w14:paraId="639FB679" w14:textId="77777777" w:rsidR="00156477" w:rsidRPr="009C6982" w:rsidRDefault="00156477" w:rsidP="007F2E8B">
            <w:pPr>
              <w:spacing w:line="480" w:lineRule="auto"/>
              <w:jc w:val="center"/>
            </w:pPr>
            <w:r w:rsidRPr="009C6982">
              <w:t>0.51</w:t>
            </w:r>
          </w:p>
        </w:tc>
        <w:tc>
          <w:tcPr>
            <w:tcW w:w="3780" w:type="dxa"/>
          </w:tcPr>
          <w:p w14:paraId="01283C1E"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7F96FD8C" w14:textId="77777777" w:rsidR="00156477" w:rsidRPr="009C6982" w:rsidRDefault="00156477" w:rsidP="007F2E8B">
            <w:pPr>
              <w:spacing w:line="480" w:lineRule="auto"/>
              <w:jc w:val="center"/>
            </w:pPr>
            <w:r w:rsidRPr="009C6982">
              <w:t>0.83</w:t>
            </w:r>
          </w:p>
        </w:tc>
        <w:tc>
          <w:tcPr>
            <w:tcW w:w="1058" w:type="dxa"/>
          </w:tcPr>
          <w:p w14:paraId="5E89DBF8" w14:textId="77777777" w:rsidR="00156477" w:rsidRPr="009C6982" w:rsidRDefault="00156477" w:rsidP="007F2E8B">
            <w:pPr>
              <w:spacing w:line="480" w:lineRule="auto"/>
              <w:jc w:val="center"/>
            </w:pPr>
            <w:r w:rsidRPr="009C6982">
              <w:t>1.53</w:t>
            </w:r>
          </w:p>
        </w:tc>
      </w:tr>
    </w:tbl>
    <w:p w14:paraId="51714D33" w14:textId="77777777" w:rsidR="00156477" w:rsidRDefault="00156477" w:rsidP="002C6DC0">
      <w:pPr>
        <w:spacing w:line="480" w:lineRule="auto"/>
      </w:pPr>
    </w:p>
    <w:p w14:paraId="02AB7712" w14:textId="77777777" w:rsidR="00156477" w:rsidRPr="00794F66" w:rsidRDefault="00156477" w:rsidP="000119AD">
      <w:pPr>
        <w:spacing w:line="480" w:lineRule="auto"/>
        <w:rPr>
          <w:b/>
        </w:rPr>
      </w:pPr>
      <w:r w:rsidRPr="00794F66">
        <w:rPr>
          <w:b/>
        </w:rPr>
        <w:t>Table 1. Most informative structural features predicting each kinetic constant</w:t>
      </w:r>
    </w:p>
    <w:p w14:paraId="63AB1329" w14:textId="5DC6F954" w:rsidR="00156477" w:rsidRDefault="00156477" w:rsidP="000119AD">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w:t>
      </w:r>
      <w:r>
        <w:lastRenderedPageBreak/>
        <w:t xml:space="preserve">features that have been assigned non-zero weights during training (9 for </w:t>
      </w:r>
      <w:proofErr w:type="spellStart"/>
      <w:r w:rsidRPr="00AE71AE">
        <w:rPr>
          <w:i/>
        </w:rPr>
        <w:t>k</w:t>
      </w:r>
      <w:r w:rsidRPr="00AE71AE">
        <w:rPr>
          <w:vertAlign w:val="subscript"/>
        </w:rPr>
        <w:t>cat</w:t>
      </w:r>
      <w:proofErr w:type="spellEnd"/>
      <w:r>
        <w:t>/K</w:t>
      </w:r>
      <w:r w:rsidRPr="004F15C1">
        <w:rPr>
          <w:vertAlign w:val="subscript"/>
        </w:rPr>
        <w:t>M</w:t>
      </w:r>
      <w:r>
        <w:t xml:space="preserve">, 8 for </w:t>
      </w:r>
      <w:proofErr w:type="spellStart"/>
      <w:r w:rsidRPr="00AE71AE">
        <w:rPr>
          <w:i/>
        </w:rPr>
        <w:t>k</w:t>
      </w:r>
      <w:r w:rsidRPr="00AE71AE">
        <w:rPr>
          <w:vertAlign w:val="subscript"/>
        </w:rPr>
        <w:t>cat</w:t>
      </w:r>
      <w:proofErr w:type="spellEnd"/>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Supplemental Table 2. </w:t>
      </w:r>
      <w:r w:rsidRPr="005C44A4">
        <w:rPr>
          <w:i/>
        </w:rPr>
        <w:t>ns=feature not selected by the algorithm</w:t>
      </w:r>
    </w:p>
    <w:p w14:paraId="350AE4C3" w14:textId="77777777" w:rsidR="00156477" w:rsidRDefault="00156477" w:rsidP="000119AD">
      <w:pPr>
        <w:spacing w:line="480" w:lineRule="auto"/>
      </w:pPr>
    </w:p>
    <w:p w14:paraId="285AF232" w14:textId="53F05C1C" w:rsidR="00DF34E5" w:rsidRDefault="00114C36" w:rsidP="000119AD">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28627B">
        <w:instrText xml:space="preserve"> ADDIN EN.CITE &lt;EndNote&gt;&lt;Cite&gt;&lt;Author&gt;Fersht&lt;/Author&gt;&lt;Year&gt;1999&lt;/Year&gt;&lt;RecNum&gt;33&lt;/RecNum&gt;&lt;DisplayText&gt;(22)&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8627B">
        <w:rPr>
          <w:noProof/>
        </w:rPr>
        <w:t>(22)</w:t>
      </w:r>
      <w:r w:rsidR="00B456CE">
        <w:fldChar w:fldCharType="end"/>
      </w:r>
      <w:r w:rsidR="00D611EC">
        <w:t xml:space="preserve"> </w:t>
      </w:r>
      <w:r w:rsidR="00A62182">
        <w:t xml:space="preserve">To further support this proposed classical lock-and-key mechanism, the observed </w:t>
      </w:r>
      <w:r w:rsidR="004A0EB9">
        <w:t>root mean square deviation (</w:t>
      </w:r>
      <w:proofErr w:type="spellStart"/>
      <w:r w:rsidR="004A0EB9">
        <w:t>RMSD</w:t>
      </w:r>
      <w:proofErr w:type="spellEnd"/>
      <w:r w:rsidR="004A0EB9">
        <w:t>)</w:t>
      </w:r>
      <w:r w:rsidR="00A62182">
        <w:t xml:space="preserve"> between the crystal structures of the </w:t>
      </w:r>
      <w:proofErr w:type="spellStart"/>
      <w:r w:rsidR="00A62182">
        <w:t>apo</w:t>
      </w:r>
      <w:proofErr w:type="spellEnd"/>
      <w:r w:rsidR="00A62182">
        <w:t xml:space="preserve"> (</w:t>
      </w:r>
      <w:proofErr w:type="spellStart"/>
      <w:r w:rsidR="00A62182" w:rsidRPr="008F0D45">
        <w:t>2O9P</w:t>
      </w:r>
      <w:proofErr w:type="spellEnd"/>
      <w:r w:rsidR="00A62182">
        <w:t>) and transition state analogue–bound (</w:t>
      </w:r>
      <w:proofErr w:type="spellStart"/>
      <w:r w:rsidR="00A62182">
        <w:t>2JIE</w:t>
      </w:r>
      <w:proofErr w:type="spellEnd"/>
      <w:r w:rsidR="00A62182">
        <w:t xml:space="preserve">) forms of BglB is &lt; 0.2 Å. </w:t>
      </w:r>
      <w:r w:rsidR="00A62182">
        <w:t xml:space="preserve"> </w:t>
      </w:r>
      <w:r w:rsidR="003A31D2">
        <w:t>I</w:t>
      </w:r>
      <w:r w:rsidR="00A64618">
        <w:t xml:space="preserve">t is important </w:t>
      </w:r>
      <w:r w:rsidR="00A64618">
        <w:lastRenderedPageBreak/>
        <w:t>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 xml:space="preserve">substrate binding (i.e. </w:t>
      </w:r>
      <w:proofErr w:type="spellStart"/>
      <w:r w:rsidR="00A64618">
        <w:t>K</w:t>
      </w:r>
      <w:r w:rsidR="00A64618" w:rsidRPr="007F2E8B">
        <w:rPr>
          <w:vertAlign w:val="subscript"/>
        </w:rPr>
        <w:t>d</w:t>
      </w:r>
      <w:proofErr w:type="spellEnd"/>
      <w:r w:rsidR="003A31D2">
        <w:t>).  Furthermore</w:t>
      </w:r>
      <w:r w:rsidR="005439F6">
        <w:t>,</w:t>
      </w:r>
      <w:r w:rsidR="003A31D2">
        <w:t xml:space="preserve"> the relationship between K</w:t>
      </w:r>
      <w:r w:rsidR="003A31D2" w:rsidRPr="007F2E8B">
        <w:rPr>
          <w:vertAlign w:val="subscript"/>
        </w:rPr>
        <w:t>M</w:t>
      </w:r>
      <w:r w:rsidR="003A31D2">
        <w:t xml:space="preserve"> and </w:t>
      </w:r>
      <w:proofErr w:type="spellStart"/>
      <w:r w:rsidR="003A31D2">
        <w:t>K</w:t>
      </w:r>
      <w:r w:rsidR="003A31D2" w:rsidRPr="007F2E8B">
        <w:rPr>
          <w:vertAlign w:val="subscript"/>
        </w:rPr>
        <w:t>d</w:t>
      </w:r>
      <w:proofErr w:type="spellEnd"/>
      <w:r w:rsidR="003A31D2">
        <w:t xml:space="preserve"> may change between mutants. However, K</w:t>
      </w:r>
      <w:r w:rsidR="003A31D2" w:rsidRPr="007F2E8B">
        <w:rPr>
          <w:vertAlign w:val="subscript"/>
        </w:rPr>
        <w:t>M</w:t>
      </w:r>
      <w:r w:rsidR="003A31D2">
        <w:t xml:space="preserve"> is the generally the functional parameter of interest when modulating enzymes and therefore the ability to predictively model K</w:t>
      </w:r>
      <w:r w:rsidR="005439F6" w:rsidRPr="007F2E8B">
        <w:rPr>
          <w:vertAlign w:val="subscript"/>
        </w:rPr>
        <w:t>M</w:t>
      </w:r>
      <w:r w:rsidR="003A31D2">
        <w:t xml:space="preserve"> is of significant interest. Still</w:t>
      </w:r>
      <w:r w:rsidR="00E00C06">
        <w:t>, f</w:t>
      </w:r>
      <w:r w:rsidR="000E5CDA">
        <w:t xml:space="preserve">uture efforts </w:t>
      </w:r>
      <w:r w:rsidR="007200BF">
        <w:t xml:space="preserve">focused on studying </w:t>
      </w:r>
      <w:r w:rsidR="000E5CDA">
        <w:t>the temperature</w:t>
      </w:r>
      <w:r w:rsidR="00D611EC">
        <w:t xml:space="preserve"> </w:t>
      </w:r>
      <w:r w:rsidR="000E5CDA">
        <w:t>dependence of activity as well as obtain</w:t>
      </w:r>
      <w:r w:rsidR="007200BF">
        <w:t>ing</w:t>
      </w:r>
      <w:r w:rsidR="000E5CDA">
        <w:t xml:space="preserve"> structural </w:t>
      </w:r>
      <w:r w:rsidR="007200BF">
        <w:t xml:space="preserve">and more detailed mechanistic information for a subset of mutants with a range of packing metrics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proofErr w:type="spellStart"/>
      <w:r w:rsidR="003A31D2" w:rsidRPr="007F2E8B">
        <w:t>K</w:t>
      </w:r>
      <w:r w:rsidR="003A31D2">
        <w:rPr>
          <w:vertAlign w:val="subscript"/>
        </w:rPr>
        <w:t>d</w:t>
      </w:r>
      <w:proofErr w:type="spellEnd"/>
      <w:r w:rsidR="003A31D2" w:rsidRPr="007F2E8B">
        <w:t>,</w:t>
      </w:r>
      <w:r w:rsidR="007200BF">
        <w:t xml:space="preserve"> and structural packing in BglB.</w:t>
      </w:r>
      <w:r w:rsidR="000E5CDA">
        <w:t xml:space="preserve"> </w:t>
      </w:r>
    </w:p>
    <w:p w14:paraId="440A2B73" w14:textId="2E2EF65F" w:rsidR="00DF34E5" w:rsidRDefault="00DF34E5" w:rsidP="000119AD">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41704D">
        <w:t xml:space="preserve"> </w:t>
      </w:r>
      <w:r w:rsidR="00F817CF">
        <w:fldChar w:fldCharType="begin"/>
      </w:r>
      <w:r w:rsidR="0028627B">
        <w:instrText xml:space="preserve"> ADDIN EN.CITE &lt;EndNote&gt;&lt;Cite&gt;&lt;Author&gt;McCarter&lt;/Author&gt;&lt;Year&gt;1994&lt;/Year&gt;&lt;RecNum&gt;22&lt;/RecNum&gt;&lt;DisplayText&gt;(23)&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28627B">
        <w:rPr>
          <w:noProof/>
        </w:rPr>
        <w:t>(23)</w:t>
      </w:r>
      <w:r w:rsidR="00F817CF">
        <w:fldChar w:fldCharType="end"/>
      </w:r>
      <w:r>
        <w:t xml:space="preserve"> </w:t>
      </w:r>
      <w:r w:rsidR="00F40ADB">
        <w:t xml:space="preserve">Another primary featured selected as a predictor of </w:t>
      </w:r>
      <w:proofErr w:type="spellStart"/>
      <w:r w:rsidR="00F40ADB" w:rsidRPr="0073693D">
        <w:rPr>
          <w:i/>
        </w:rPr>
        <w:t>k</w:t>
      </w:r>
      <w:r w:rsidR="00F40ADB" w:rsidRPr="0073693D">
        <w:rPr>
          <w:vertAlign w:val="subscript"/>
        </w:rPr>
        <w:t>cat</w:t>
      </w:r>
      <w:proofErr w:type="spellEnd"/>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proofErr w:type="spellStart"/>
      <w:r w:rsidR="003F0B2D">
        <w:t>R240A</w:t>
      </w:r>
      <w:proofErr w:type="spellEnd"/>
      <w:r w:rsidR="003F0B2D">
        <w:t xml:space="preserve"> and </w:t>
      </w:r>
      <w:proofErr w:type="spellStart"/>
      <w:r w:rsidR="003F0B2D">
        <w:t>E222A</w:t>
      </w:r>
      <w:proofErr w:type="spellEnd"/>
      <w:r w:rsidR="003F0B2D">
        <w:t xml:space="preserve"> on catalysis.</w:t>
      </w:r>
      <w:r w:rsidR="003A31D2">
        <w:t xml:space="preserve">  However, similar to the analysis of K</w:t>
      </w:r>
      <w:r w:rsidR="003A31D2" w:rsidRPr="007F2E8B">
        <w:rPr>
          <w:vertAlign w:val="subscript"/>
        </w:rPr>
        <w:t>M</w:t>
      </w:r>
      <w:r w:rsidR="003A31D2">
        <w:t xml:space="preserve">, the rate-limiting step for BglB under these experimental conditions with this substrate is not known.  As the rate limiting step may change between mutants further studies on the detailed kinetic parameters of the native enzyme and mutants will likely provide further insight into the determinants of function and key structural factors required for high turnover rates. </w:t>
      </w:r>
    </w:p>
    <w:p w14:paraId="5531B8F6" w14:textId="378C3961" w:rsidR="00DF34E5" w:rsidRDefault="00DF34E5" w:rsidP="000119AD">
      <w:pPr>
        <w:spacing w:line="480" w:lineRule="auto"/>
      </w:pPr>
      <w:r>
        <w:lastRenderedPageBreak/>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w:t>
      </w:r>
      <w:proofErr w:type="spellStart"/>
      <w:r w:rsidR="003F0B2D">
        <w:t>Q19A</w:t>
      </w:r>
      <w:proofErr w:type="spellEnd"/>
      <w:r w:rsidR="003F0B2D">
        <w:t xml:space="preserve">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28627B">
        <w:instrText xml:space="preserve"> ADDIN EN.CITE &lt;EndNote&gt;&lt;Cite&gt;&lt;Author&gt;Mesecar&lt;/Author&gt;&lt;Year&gt;1997&lt;/Year&gt;&lt;RecNum&gt;23&lt;/RecNum&gt;&lt;DisplayText&gt;(24)&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28627B">
        <w:rPr>
          <w:noProof/>
        </w:rPr>
        <w:t>(24)</w:t>
      </w:r>
      <w:r w:rsidR="00D36C90">
        <w:fldChar w:fldCharType="end"/>
      </w:r>
      <w:r>
        <w:t xml:space="preserve"> </w:t>
      </w:r>
      <w:r w:rsidR="003F0B2D">
        <w:t>This is consistent with the hydrogen bonding energy being selected by machine learning as a feature of primary importance for high catalytic efficiency</w:t>
      </w:r>
      <w:r w:rsidR="00152501">
        <w:t>.</w:t>
      </w:r>
    </w:p>
    <w:p w14:paraId="6F919B91" w14:textId="4B0EAB85" w:rsidR="00DF34E5" w:rsidRDefault="00152501" w:rsidP="000119AD">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1ADF1CC3" w:rsidR="00DF34E5" w:rsidRDefault="000821C2" w:rsidP="000119AD">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2E280D" w:rsidRPr="0028627B">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rsidRPr="0028627B">
        <w:fldChar w:fldCharType="separate"/>
      </w:r>
      <w:r w:rsidR="002E280D" w:rsidRPr="0028627B">
        <w:rPr>
          <w:noProof/>
        </w:rPr>
        <w:t>(2)</w:t>
      </w:r>
      <w:r w:rsidR="001112F9" w:rsidRPr="0028627B">
        <w:fldChar w:fldCharType="end"/>
      </w:r>
      <w:r w:rsidR="001112F9" w:rsidRPr="007F2E8B">
        <w:t>,</w:t>
      </w:r>
      <w:r w:rsidR="00393445">
        <w:t xml:space="preserve"> </w:t>
      </w:r>
      <w:r w:rsidR="001112F9" w:rsidRPr="007F2E8B">
        <w:fldChar w:fldCharType="begin"/>
      </w:r>
      <w:r w:rsidR="002E280D" w:rsidRPr="007F2E8B">
        <w:instrText xml:space="preserve"> ADDIN EN.CITE &lt;EndNote&gt;&lt;Cite&gt;&lt;Author&gt;Damborsky&lt;/Author&gt;&lt;Year&gt;2014&lt;/Year&gt;&lt;RecNum&gt;8&lt;/RecNum&gt;&lt;DisplayText&gt;(3)&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7F2E8B">
        <w:fldChar w:fldCharType="separate"/>
      </w:r>
      <w:r w:rsidR="002E280D" w:rsidRPr="007F2E8B">
        <w:rPr>
          <w:noProof/>
        </w:rPr>
        <w:t>(3)</w:t>
      </w:r>
      <w:r w:rsidR="001112F9" w:rsidRPr="007F2E8B">
        <w:fldChar w:fldCharType="end"/>
      </w:r>
      <w:r w:rsidR="001112F9" w:rsidRPr="007F2E8B">
        <w:t>,</w:t>
      </w:r>
      <w:r w:rsidR="00393445">
        <w:t xml:space="preserve"> </w:t>
      </w:r>
      <w:r w:rsidR="001112F9"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7F2E8B">
        <w:fldChar w:fldCharType="separate"/>
      </w:r>
      <w:r w:rsidR="002E280D" w:rsidRPr="007F2E8B">
        <w:rPr>
          <w:noProof/>
        </w:rPr>
        <w:t>(4)</w:t>
      </w:r>
      <w:r w:rsidR="001112F9" w:rsidRPr="007F2E8B">
        <w:fldChar w:fldCharType="end"/>
      </w:r>
      <w:r w:rsidR="001112F9" w:rsidRPr="007F2E8B">
        <w:t>,</w:t>
      </w:r>
      <w:r w:rsidR="00393445">
        <w:t xml:space="preserve"> </w:t>
      </w:r>
      <w:r w:rsidR="001112F9" w:rsidRPr="007F2E8B">
        <w:fldChar w:fldCharType="begin"/>
      </w:r>
      <w:r w:rsidR="002E280D" w:rsidRPr="007F2E8B">
        <w:instrText xml:space="preserve"> ADDIN EN.CITE &lt;EndNote&gt;&lt;Cite&gt;&lt;Author&gt;Marcheschi&lt;/Author&gt;&lt;Year&gt;2012&lt;/Year&gt;&lt;RecNum&gt;12&lt;/RecNum&gt;&lt;DisplayText&gt;(5)&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7F2E8B">
        <w:fldChar w:fldCharType="separate"/>
      </w:r>
      <w:r w:rsidR="002E280D" w:rsidRPr="007F2E8B">
        <w:rPr>
          <w:noProof/>
        </w:rPr>
        <w:t>(5)</w:t>
      </w:r>
      <w:r w:rsidR="001112F9" w:rsidRPr="007F2E8B">
        <w:fldChar w:fldCharType="end"/>
      </w:r>
      <w:r w:rsidR="001112F9" w:rsidRPr="007F2E8B">
        <w:t>,</w:t>
      </w:r>
      <w:r w:rsidR="00393445">
        <w:t xml:space="preserve"> </w:t>
      </w:r>
      <w:r w:rsidR="001112F9" w:rsidRPr="007F2E8B">
        <w:fldChar w:fldCharType="begin"/>
      </w:r>
      <w:r w:rsidR="002E280D" w:rsidRPr="007F2E8B">
        <w:instrText xml:space="preserve"> ADDIN EN.CITE &lt;EndNote&gt;&lt;Cite&gt;&lt;Author&gt;Khare&lt;/Author&gt;&lt;Year&gt;2012&lt;/Year&gt;&lt;RecNum&gt;6&lt;/RecNum&gt;&lt;DisplayText&gt;(6)&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7F2E8B">
        <w:fldChar w:fldCharType="separate"/>
      </w:r>
      <w:r w:rsidR="002E280D" w:rsidRPr="007F2E8B">
        <w:rPr>
          <w:noProof/>
        </w:rPr>
        <w:t>(6)</w:t>
      </w:r>
      <w:r w:rsidR="001112F9" w:rsidRPr="007F2E8B">
        <w:fldChar w:fldCharType="end"/>
      </w:r>
      <w:r w:rsidR="001112F9" w:rsidRPr="0028627B">
        <w:t xml:space="preserve"> </w:t>
      </w:r>
      <w:r w:rsidR="00DF34E5" w:rsidRPr="0028627B">
        <w:t>is not</w:t>
      </w:r>
      <w:r w:rsidR="00DF34E5">
        <w:t xml:space="preserve"> selected by the algorithm to be predictive of any kinetic constant. Ideally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 xml:space="preserve">further </w:t>
      </w:r>
      <w:r w:rsidR="00927A5F">
        <w:lastRenderedPageBreak/>
        <w:t>supporting the need to train force-field</w:t>
      </w:r>
      <w:r w:rsidR="00DF34E5">
        <w:t xml:space="preserve"> based algorithms on direct experimental measurements.</w:t>
      </w:r>
    </w:p>
    <w:p w14:paraId="040D2826" w14:textId="77777777" w:rsidR="00927A5F" w:rsidRDefault="00927A5F" w:rsidP="000119AD">
      <w:pPr>
        <w:spacing w:line="480" w:lineRule="auto"/>
      </w:pPr>
    </w:p>
    <w:p w14:paraId="5AC55E85" w14:textId="77777777" w:rsidR="00DF34E5" w:rsidRPr="00314013" w:rsidRDefault="00DF34E5" w:rsidP="000119AD">
      <w:pPr>
        <w:spacing w:line="480" w:lineRule="auto"/>
        <w:rPr>
          <w:b/>
        </w:rPr>
      </w:pPr>
      <w:r w:rsidRPr="00314013">
        <w:rPr>
          <w:b/>
        </w:rPr>
        <w:t>DISCUSSION</w:t>
      </w:r>
    </w:p>
    <w:p w14:paraId="60C800F6" w14:textId="708B61C2" w:rsidR="00DF34E5" w:rsidRDefault="00DF34E5" w:rsidP="000119AD">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that covers 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65BB8D80" w:rsidR="00DF34E5" w:rsidRDefault="00DF34E5" w:rsidP="000119AD">
      <w:pPr>
        <w:spacing w:line="480" w:lineRule="auto"/>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28627B">
        <w:instrText xml:space="preserve"> ADDIN EN.CITE &lt;EndNote&gt;&lt;Cite&gt;&lt;Author&gt;Sunden&lt;/Author&gt;&lt;Year&gt;2015&lt;/Year&gt;&lt;RecNum&gt;3&lt;/RecNum&gt;&lt;DisplayText&gt;(25)&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28627B">
        <w:rPr>
          <w:noProof/>
        </w:rPr>
        <w:t>(25)</w:t>
      </w:r>
      <w:r w:rsidR="00821017">
        <w:fldChar w:fldCharType="end"/>
      </w:r>
    </w:p>
    <w:p w14:paraId="3B4FCD8D" w14:textId="0D2019A1" w:rsidR="00B456CE" w:rsidRDefault="00DF34E5" w:rsidP="000119AD">
      <w:pPr>
        <w:spacing w:line="480" w:lineRule="auto"/>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w:t>
      </w:r>
      <w:r>
        <w:lastRenderedPageBreak/>
        <w:t xml:space="preserve">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37DF951C" w:rsidR="003E150D" w:rsidRDefault="00B456CE" w:rsidP="000119AD">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xml:space="preserve">. As such, there is room for improvement in future studies by sampling uniformly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 xml:space="preserve">A combination of high throughput screening with molecular modeling could be used to identify a subset of mutants to purify and kinetically characterize in order to </w:t>
      </w:r>
      <w:r w:rsidR="00D82E0D">
        <w:lastRenderedPageBreak/>
        <w:t>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0119A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0119AD">
      <w:pPr>
        <w:spacing w:line="480" w:lineRule="auto"/>
      </w:pPr>
    </w:p>
    <w:p w14:paraId="52EEC546" w14:textId="77777777" w:rsidR="00DF34E5" w:rsidRPr="00DF763B" w:rsidRDefault="00DF34E5" w:rsidP="000119AD">
      <w:pPr>
        <w:spacing w:line="480" w:lineRule="auto"/>
        <w:rPr>
          <w:b/>
        </w:rPr>
      </w:pPr>
      <w:r w:rsidRPr="00DF763B">
        <w:rPr>
          <w:b/>
        </w:rPr>
        <w:t>CONCLUSION</w:t>
      </w:r>
    </w:p>
    <w:p w14:paraId="2D12FEF9" w14:textId="6806E3F4" w:rsidR="00DF34E5" w:rsidRDefault="00DF34E5" w:rsidP="000119AD">
      <w:pPr>
        <w:spacing w:line="480" w:lineRule="auto"/>
      </w:pPr>
      <w:r>
        <w:t xml:space="preserve">In this work, over 100 computationally-designed mutants of a family 1 </w:t>
      </w:r>
      <w:proofErr w:type="spellStart"/>
      <w:r>
        <w:t>glucosidase</w:t>
      </w:r>
      <w:proofErr w:type="spellEnd"/>
      <w:r>
        <w:t xml:space="preserv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xml:space="preserve">. The development of this large data set allowed a statistically significant assessment of the Rosetta Molecular Modeling Suite’s ability to predict functional effects of mutations on this enzyme’s kinetic properties. This data set will be invaluable for </w:t>
      </w:r>
      <w:r>
        <w:lastRenderedPageBreak/>
        <w:t>the development of computational enzyme engineering algorithms and providing insight into the physical basis of enzyme sequence-structure-function relationships.</w:t>
      </w:r>
    </w:p>
    <w:p w14:paraId="417E9081" w14:textId="77777777" w:rsidR="00457A0B" w:rsidRDefault="00457A0B" w:rsidP="000119AD">
      <w:pPr>
        <w:spacing w:line="480" w:lineRule="auto"/>
        <w:rPr>
          <w:b/>
        </w:rPr>
      </w:pPr>
    </w:p>
    <w:p w14:paraId="4CCC698D" w14:textId="77777777" w:rsidR="00DF34E5" w:rsidRPr="00457A0B" w:rsidRDefault="00DF34E5" w:rsidP="000119AD">
      <w:pPr>
        <w:spacing w:line="480" w:lineRule="auto"/>
        <w:rPr>
          <w:b/>
        </w:rPr>
      </w:pPr>
      <w:r w:rsidRPr="00457A0B">
        <w:rPr>
          <w:b/>
        </w:rPr>
        <w:t>METHODS</w:t>
      </w:r>
    </w:p>
    <w:p w14:paraId="58FA30EB" w14:textId="77777777" w:rsidR="00DF34E5" w:rsidRPr="00457A0B" w:rsidRDefault="00DF34E5" w:rsidP="000119AD">
      <w:pPr>
        <w:spacing w:line="480" w:lineRule="auto"/>
        <w:rPr>
          <w:b/>
        </w:rPr>
      </w:pPr>
      <w:r w:rsidRPr="00457A0B">
        <w:rPr>
          <w:b/>
        </w:rPr>
        <w:t>Molecular modeling for mutant selection</w:t>
      </w:r>
    </w:p>
    <w:p w14:paraId="11339A64" w14:textId="64584F11" w:rsidR="00DF34E5" w:rsidRDefault="00DF34E5" w:rsidP="000119AD">
      <w:pPr>
        <w:spacing w:line="480" w:lineRule="auto"/>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0119AD">
      <w:pPr>
        <w:spacing w:line="480" w:lineRule="auto"/>
      </w:pPr>
    </w:p>
    <w:p w14:paraId="0F5ED98A" w14:textId="77777777" w:rsidR="00DF34E5" w:rsidRPr="00F475B9" w:rsidRDefault="00DF34E5" w:rsidP="000119AD">
      <w:pPr>
        <w:spacing w:line="480" w:lineRule="auto"/>
        <w:rPr>
          <w:b/>
        </w:rPr>
      </w:pPr>
      <w:r w:rsidRPr="00F475B9">
        <w:rPr>
          <w:b/>
        </w:rPr>
        <w:t>Mutagenesis, expression, and purification</w:t>
      </w:r>
    </w:p>
    <w:p w14:paraId="44CC35C9" w14:textId="7C469B6B" w:rsidR="00DF34E5" w:rsidRDefault="00DF34E5" w:rsidP="000119AD">
      <w:pPr>
        <w:spacing w:line="480" w:lineRule="auto"/>
      </w:pPr>
      <w:r>
        <w:t xml:space="preserve">The BglB gene was codon-optimized for E. coli, synthesized as a DNA String by Life Technologies, and cloned into a </w:t>
      </w:r>
      <w:proofErr w:type="spellStart"/>
      <w:r>
        <w:t>pET29b</w:t>
      </w:r>
      <w:proofErr w:type="spellEnd"/>
      <w:r>
        <w:t>+ vector using Gibson assembly.</w:t>
      </w:r>
      <w:r w:rsidR="0041704D">
        <w:t xml:space="preserve"> </w:t>
      </w:r>
      <w:r w:rsidR="00291C66">
        <w:fldChar w:fldCharType="begin"/>
      </w:r>
      <w:r w:rsidR="0028627B">
        <w:instrText xml:space="preserve"> ADDIN EN.CITE &lt;EndNote&gt;&lt;Cite&gt;&lt;Author&gt;Gibson&lt;/Author&gt;&lt;Year&gt;2009&lt;/Year&gt;&lt;RecNum&gt;24&lt;/RecNum&gt;&lt;DisplayText&gt;(26)&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28627B">
        <w:rPr>
          <w:noProof/>
        </w:rPr>
        <w:t>(26)</w:t>
      </w:r>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p>
    <w:p w14:paraId="693831C4" w14:textId="77777777" w:rsidR="00DF34E5" w:rsidRDefault="00DF34E5" w:rsidP="000119AD">
      <w:pPr>
        <w:spacing w:line="480" w:lineRule="auto"/>
      </w:pPr>
    </w:p>
    <w:p w14:paraId="2BDA0C90" w14:textId="77777777" w:rsidR="00DF34E5" w:rsidRPr="007F744E" w:rsidRDefault="00DF34E5" w:rsidP="000119AD">
      <w:pPr>
        <w:spacing w:line="480" w:lineRule="auto"/>
        <w:rPr>
          <w:b/>
        </w:rPr>
      </w:pPr>
      <w:r w:rsidRPr="007F744E">
        <w:rPr>
          <w:b/>
        </w:rPr>
        <w:lastRenderedPageBreak/>
        <w:t>Kinetic characterization</w:t>
      </w:r>
    </w:p>
    <w:p w14:paraId="6720BA6A" w14:textId="77777777" w:rsidR="00DF34E5" w:rsidRDefault="00DF34E5" w:rsidP="000119AD">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0119AD">
      <w:pPr>
        <w:spacing w:line="480" w:lineRule="auto"/>
      </w:pPr>
    </w:p>
    <w:p w14:paraId="24283375" w14:textId="77777777" w:rsidR="00DF34E5" w:rsidRPr="00DF046C" w:rsidRDefault="00DF34E5" w:rsidP="000119AD">
      <w:pPr>
        <w:spacing w:line="480" w:lineRule="auto"/>
        <w:rPr>
          <w:b/>
        </w:rPr>
      </w:pPr>
      <w:r w:rsidRPr="00DF046C">
        <w:rPr>
          <w:b/>
        </w:rPr>
        <w:t>Predictive modeling</w:t>
      </w:r>
    </w:p>
    <w:p w14:paraId="354ADBDB" w14:textId="780006AE" w:rsidR="00DF34E5" w:rsidRDefault="00DF34E5" w:rsidP="000119AD">
      <w:pPr>
        <w:spacing w:line="480" w:lineRule="auto"/>
      </w:pPr>
      <w:r>
        <w:t>One hundred molecular models of each mutant enzyme were made using the Rosetta Molecular Modeling Suite by Monte Carlo optimization of total system energy and the lowest 10 selected for feature generation. Elast</w:t>
      </w:r>
      <w:bookmarkStart w:id="0" w:name="_GoBack"/>
      <w:bookmarkEnd w:id="0"/>
      <w:r>
        <w:t xml:space="preserve">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w:t>
      </w:r>
      <w:r>
        <w:lastRenderedPageBreak/>
        <w:t xml:space="preserve">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0119AD">
      <w:pPr>
        <w:spacing w:line="480" w:lineRule="auto"/>
      </w:pPr>
    </w:p>
    <w:p w14:paraId="13E13DEC" w14:textId="77777777" w:rsidR="00DF34E5" w:rsidRPr="00721840" w:rsidRDefault="00DF34E5" w:rsidP="000119AD">
      <w:pPr>
        <w:spacing w:line="480" w:lineRule="auto"/>
        <w:rPr>
          <w:b/>
        </w:rPr>
      </w:pPr>
      <w:r w:rsidRPr="00721840">
        <w:rPr>
          <w:b/>
        </w:rPr>
        <w:t xml:space="preserve">ASSOCIATED CONTENT </w:t>
      </w:r>
    </w:p>
    <w:p w14:paraId="3919B4D9" w14:textId="05F5EFF1" w:rsidR="00AE71AE" w:rsidRPr="00721840" w:rsidRDefault="00DF34E5" w:rsidP="000119AD">
      <w:pPr>
        <w:spacing w:line="480" w:lineRule="auto"/>
        <w:rPr>
          <w:b/>
        </w:rPr>
      </w:pPr>
      <w:r w:rsidRPr="00721840">
        <w:rPr>
          <w:b/>
        </w:rPr>
        <w:t>Supporting Information</w:t>
      </w:r>
    </w:p>
    <w:p w14:paraId="08D025D3" w14:textId="1EBCEB81" w:rsidR="00DF34E5" w:rsidRDefault="00DF34E5" w:rsidP="000119AD">
      <w:pPr>
        <w:spacing w:line="480" w:lineRule="auto"/>
      </w:pPr>
      <w:r>
        <w:t>A full list of mutations selected, the distribution of yields for all 104 mutants, experimentally measured kinetic constants for each mutant, nonlinear regression analyses, the inh</w:t>
      </w:r>
      <w:r w:rsidR="00721840">
        <w:t xml:space="preserve">ibition parameter </w:t>
      </w:r>
      <w:r w:rsidR="006B1916">
        <w:t>K</w:t>
      </w:r>
      <w:r w:rsidR="006B1916">
        <w:rPr>
          <w:vertAlign w:val="subscript"/>
        </w:rPr>
        <w:t>i</w:t>
      </w:r>
      <w:r w:rsidR="006B1916">
        <w:t xml:space="preserve"> </w:t>
      </w:r>
      <w:r>
        <w:t>for</w:t>
      </w:r>
      <w:r w:rsidR="00570E75">
        <w:t xml:space="preserve"> only</w:t>
      </w:r>
      <w:r>
        <w:t xml:space="preserve"> mutants exhibiting substrate inhibition, models of </w:t>
      </w:r>
      <w:proofErr w:type="spellStart"/>
      <w:r>
        <w:t>Q19A</w:t>
      </w:r>
      <w:proofErr w:type="spellEnd"/>
      <w:r>
        <w:t xml:space="preserve"> and </w:t>
      </w:r>
      <w:proofErr w:type="spellStart"/>
      <w:r>
        <w:t>R240A</w:t>
      </w:r>
      <w:proofErr w:type="spellEnd"/>
      <w:r>
        <w:t xml:space="preserve">, an example set of Rosetta input files for wild type BglB, and </w:t>
      </w:r>
      <w:proofErr w:type="spellStart"/>
      <w:r>
        <w:t>PCC</w:t>
      </w:r>
      <w:proofErr w:type="spellEnd"/>
      <w:r>
        <w:t xml:space="preserve"> and </w:t>
      </w:r>
      <w:proofErr w:type="spellStart"/>
      <w:r>
        <w:t>SRC</w:t>
      </w:r>
      <w:proofErr w:type="spellEnd"/>
      <w:r>
        <w:t xml:space="preserve"> values for all features</w:t>
      </w:r>
      <w:r w:rsidR="00284FAA">
        <w:t>, and a conservation analysis of the BglB active site</w:t>
      </w:r>
      <w:r>
        <w:t xml:space="preserve"> are included as supporting information. This material is available free of charge via the Internet at http://</w:t>
      </w:r>
      <w:proofErr w:type="spellStart"/>
      <w:r>
        <w:t>pubs.acs.org</w:t>
      </w:r>
      <w:proofErr w:type="spellEnd"/>
      <w:r>
        <w:t>.</w:t>
      </w:r>
    </w:p>
    <w:p w14:paraId="688D3E0F" w14:textId="77777777" w:rsidR="00AE71AE" w:rsidRPr="00726317" w:rsidRDefault="00AE71AE" w:rsidP="000119AD">
      <w:pPr>
        <w:spacing w:line="480" w:lineRule="auto"/>
        <w:rPr>
          <w:b/>
        </w:rPr>
      </w:pPr>
    </w:p>
    <w:p w14:paraId="52EBBF90" w14:textId="42F59B6F" w:rsidR="00AE71AE" w:rsidRPr="00726317" w:rsidRDefault="00DF34E5" w:rsidP="000119AD">
      <w:pPr>
        <w:spacing w:line="480" w:lineRule="auto"/>
        <w:rPr>
          <w:b/>
        </w:rPr>
      </w:pPr>
      <w:r w:rsidRPr="00726317">
        <w:rPr>
          <w:b/>
        </w:rPr>
        <w:t>AUTHOR INFORMATION</w:t>
      </w:r>
    </w:p>
    <w:p w14:paraId="0EBA6C0A" w14:textId="61DB2030" w:rsidR="00AE71AE" w:rsidRDefault="009F05B6" w:rsidP="000119AD">
      <w:pPr>
        <w:spacing w:line="480" w:lineRule="auto"/>
      </w:pPr>
      <w:r>
        <w:t xml:space="preserve">Corresponding Author: </w:t>
      </w:r>
      <w:proofErr w:type="spellStart"/>
      <w:r w:rsidR="00DF34E5">
        <w:t>jbsiegel@ucdavis.edu</w:t>
      </w:r>
      <w:proofErr w:type="spellEnd"/>
    </w:p>
    <w:p w14:paraId="41D0641A" w14:textId="7B119B11" w:rsidR="00AE71AE" w:rsidRDefault="00850A66" w:rsidP="000119AD">
      <w:pPr>
        <w:spacing w:line="480" w:lineRule="auto"/>
      </w:pPr>
      <w:r>
        <w:t xml:space="preserve">* These authors </w:t>
      </w:r>
      <w:r w:rsidR="0084174E">
        <w:t>contributed equally</w:t>
      </w:r>
    </w:p>
    <w:p w14:paraId="26B4F9D6" w14:textId="77777777" w:rsidR="0084174E" w:rsidRDefault="0084174E" w:rsidP="000119AD">
      <w:pPr>
        <w:spacing w:line="480" w:lineRule="auto"/>
      </w:pPr>
    </w:p>
    <w:p w14:paraId="187ABF13" w14:textId="104291E7" w:rsidR="00DF34E5" w:rsidRDefault="00DF34E5" w:rsidP="000119AD">
      <w:pPr>
        <w:spacing w:line="480" w:lineRule="auto"/>
      </w:pPr>
      <w:r w:rsidRPr="00726317">
        <w:rPr>
          <w:b/>
        </w:rPr>
        <w:t>ACKNOWLEDGMENT</w:t>
      </w:r>
      <w:r w:rsidR="00AE71AE" w:rsidRPr="00726317">
        <w:rPr>
          <w:b/>
        </w:rPr>
        <w:t>S</w:t>
      </w:r>
    </w:p>
    <w:p w14:paraId="4698EB05" w14:textId="470A80ED" w:rsidR="000650B5" w:rsidRDefault="00DF34E5" w:rsidP="000119AD">
      <w:pPr>
        <w:spacing w:line="480" w:lineRule="auto"/>
      </w:pPr>
      <w:r>
        <w:t xml:space="preserve">This work was supported by </w:t>
      </w:r>
      <w:proofErr w:type="spellStart"/>
      <w:r>
        <w:t>ARO</w:t>
      </w:r>
      <w:proofErr w:type="spellEnd"/>
      <w:r>
        <w:t xml:space="preserve"> #201121557 and NSF #1254205 (IT) and Sloan #</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r w:rsidR="00FD1932">
        <w:t xml:space="preserve">We are grateful to </w:t>
      </w:r>
      <w:r w:rsidR="000955ED">
        <w:t xml:space="preserve">James E. Lucas, </w:t>
      </w:r>
      <w:r w:rsidR="00FD1932">
        <w:lastRenderedPageBreak/>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7F2E8B">
      <w:pPr>
        <w:spacing w:line="480" w:lineRule="auto"/>
      </w:pPr>
    </w:p>
    <w:p w14:paraId="33F080F8" w14:textId="7DA29810" w:rsidR="00696E24" w:rsidRPr="00781200" w:rsidRDefault="00781200" w:rsidP="002C6DC0">
      <w:pPr>
        <w:spacing w:line="480" w:lineRule="auto"/>
        <w:rPr>
          <w:b/>
        </w:rPr>
      </w:pPr>
      <w:r w:rsidRPr="00781200">
        <w:rPr>
          <w:b/>
        </w:rPr>
        <w:t>REFERENCES</w:t>
      </w:r>
    </w:p>
    <w:p w14:paraId="774494D0" w14:textId="77777777" w:rsidR="0028627B" w:rsidRPr="0028627B" w:rsidRDefault="00696E24" w:rsidP="007F2E8B">
      <w:pPr>
        <w:pStyle w:val="EndNoteBibliography"/>
        <w:spacing w:line="480" w:lineRule="auto"/>
        <w:rPr>
          <w:noProof/>
        </w:rPr>
      </w:pPr>
      <w:r>
        <w:fldChar w:fldCharType="begin"/>
      </w:r>
      <w:r>
        <w:instrText xml:space="preserve"> ADDIN EN.REFLIST </w:instrText>
      </w:r>
      <w:r>
        <w:fldChar w:fldCharType="separate"/>
      </w:r>
      <w:r w:rsidR="0028627B" w:rsidRPr="0028627B">
        <w:rPr>
          <w:noProof/>
        </w:rPr>
        <w:t>1.</w:t>
      </w:r>
      <w:r w:rsidR="0028627B" w:rsidRPr="0028627B">
        <w:rPr>
          <w:noProof/>
        </w:rPr>
        <w:tab/>
        <w:t>Mak WS, Siegel JB. Computational enzyme design: Transitioning from catalytic proteins to enzymes. Current opinion in structural biology. 2014;27:87-94.</w:t>
      </w:r>
    </w:p>
    <w:p w14:paraId="3AB9CF3B" w14:textId="77777777" w:rsidR="0028627B" w:rsidRPr="0028627B" w:rsidRDefault="0028627B" w:rsidP="007F2E8B">
      <w:pPr>
        <w:pStyle w:val="EndNoteBibliography"/>
        <w:spacing w:line="480" w:lineRule="auto"/>
        <w:rPr>
          <w:noProof/>
        </w:rPr>
      </w:pPr>
      <w:r w:rsidRPr="0028627B">
        <w:rPr>
          <w:noProof/>
        </w:rPr>
        <w:t>2.</w:t>
      </w:r>
      <w:r w:rsidRPr="0028627B">
        <w:rPr>
          <w:noProof/>
        </w:rPr>
        <w:tab/>
        <w:t>Computational protein design enables a novel one-carbon assimilation pathway, (2015).</w:t>
      </w:r>
    </w:p>
    <w:p w14:paraId="3B2327E1" w14:textId="77777777" w:rsidR="0028627B" w:rsidRPr="0028627B" w:rsidRDefault="0028627B" w:rsidP="007F2E8B">
      <w:pPr>
        <w:pStyle w:val="EndNoteBibliography"/>
        <w:spacing w:line="480" w:lineRule="auto"/>
        <w:rPr>
          <w:noProof/>
        </w:rPr>
      </w:pPr>
      <w:r w:rsidRPr="0028627B">
        <w:rPr>
          <w:noProof/>
        </w:rPr>
        <w:t>3.</w:t>
      </w:r>
      <w:r w:rsidRPr="0028627B">
        <w:rPr>
          <w:noProof/>
        </w:rPr>
        <w:tab/>
        <w:t>Computational tools for designing and engineering enzymes, (2014).</w:t>
      </w:r>
    </w:p>
    <w:p w14:paraId="61E6B531" w14:textId="77777777" w:rsidR="0028627B" w:rsidRPr="0028627B" w:rsidRDefault="0028627B" w:rsidP="007F2E8B">
      <w:pPr>
        <w:pStyle w:val="EndNoteBibliography"/>
        <w:spacing w:line="480" w:lineRule="auto"/>
        <w:rPr>
          <w:rFonts w:hint="eastAsia"/>
          <w:noProof/>
        </w:rPr>
      </w:pPr>
      <w:r w:rsidRPr="0028627B">
        <w:rPr>
          <w:rFonts w:hint="eastAsia"/>
          <w:noProof/>
        </w:rPr>
        <w:t>4.</w:t>
      </w:r>
      <w:r w:rsidRPr="0028627B">
        <w:rPr>
          <w:rFonts w:hint="eastAsia"/>
          <w:noProof/>
        </w:rPr>
        <w:tab/>
        <w:t xml:space="preserve">Computational Design of an </w:t>
      </w:r>
      <w:r w:rsidRPr="0028627B">
        <w:rPr>
          <w:rFonts w:hint="eastAsia"/>
          <w:noProof/>
        </w:rPr>
        <w:t>α</w:t>
      </w:r>
      <w:r w:rsidRPr="0028627B">
        <w:rPr>
          <w:rFonts w:hint="eastAsia"/>
          <w:noProof/>
        </w:rPr>
        <w:t>-Gliadin Peptidase, (2012).</w:t>
      </w:r>
    </w:p>
    <w:p w14:paraId="30776D5E" w14:textId="77777777" w:rsidR="0028627B" w:rsidRPr="0028627B" w:rsidRDefault="0028627B" w:rsidP="007F2E8B">
      <w:pPr>
        <w:pStyle w:val="EndNoteBibliography"/>
        <w:spacing w:line="480" w:lineRule="auto"/>
        <w:rPr>
          <w:noProof/>
        </w:rPr>
      </w:pPr>
      <w:r w:rsidRPr="0028627B">
        <w:rPr>
          <w:noProof/>
        </w:rPr>
        <w:t>5.</w:t>
      </w:r>
      <w:r w:rsidRPr="0028627B">
        <w:rPr>
          <w:noProof/>
        </w:rPr>
        <w:tab/>
        <w:t>A Synthetic Recursive “+1” Pathway for Carbon Chain Elongation, (2012).</w:t>
      </w:r>
    </w:p>
    <w:p w14:paraId="2067CD6B" w14:textId="77777777" w:rsidR="0028627B" w:rsidRPr="0028627B" w:rsidRDefault="0028627B" w:rsidP="007F2E8B">
      <w:pPr>
        <w:pStyle w:val="EndNoteBibliography"/>
        <w:spacing w:line="480" w:lineRule="auto"/>
        <w:rPr>
          <w:noProof/>
        </w:rPr>
      </w:pPr>
      <w:r w:rsidRPr="0028627B">
        <w:rPr>
          <w:noProof/>
        </w:rPr>
        <w:t>6.</w:t>
      </w:r>
      <w:r w:rsidRPr="0028627B">
        <w:rPr>
          <w:noProof/>
        </w:rPr>
        <w:tab/>
        <w:t>Computational redesign of a mononuclear zinc metalloenzyme for organophosphate hydrolysis, (2012).</w:t>
      </w:r>
    </w:p>
    <w:p w14:paraId="52A3B502" w14:textId="77777777" w:rsidR="0028627B" w:rsidRPr="0028627B" w:rsidRDefault="0028627B" w:rsidP="007F2E8B">
      <w:pPr>
        <w:pStyle w:val="EndNoteBibliography"/>
        <w:spacing w:line="480" w:lineRule="auto"/>
        <w:rPr>
          <w:noProof/>
        </w:rPr>
      </w:pPr>
      <w:r w:rsidRPr="0028627B">
        <w:rPr>
          <w:noProof/>
        </w:rPr>
        <w:t>7.</w:t>
      </w:r>
      <w:r w:rsidRPr="0028627B">
        <w:rPr>
          <w:noProof/>
        </w:rPr>
        <w:tab/>
        <w:t>Kumar MS, Bava KA, Gromiha MM, Prabakaran P, Kitajima K, Uedaira H, et al. ProTherm and ProNIT: thermodynamic databases for proteins and protein–nucleic acid interactions. Nucleic Acids Research. 2006;34(suppl 1):D204-D6.</w:t>
      </w:r>
    </w:p>
    <w:p w14:paraId="2D4FD07F" w14:textId="77777777" w:rsidR="0028627B" w:rsidRPr="0028627B" w:rsidRDefault="0028627B" w:rsidP="007F2E8B">
      <w:pPr>
        <w:pStyle w:val="EndNoteBibliography"/>
        <w:spacing w:line="480" w:lineRule="auto"/>
        <w:rPr>
          <w:rFonts w:hint="eastAsia"/>
          <w:noProof/>
        </w:rPr>
      </w:pPr>
      <w:r w:rsidRPr="0028627B">
        <w:rPr>
          <w:rFonts w:hint="eastAsia"/>
          <w:noProof/>
        </w:rPr>
        <w:t>8.</w:t>
      </w:r>
      <w:r w:rsidRPr="0028627B">
        <w:rPr>
          <w:rFonts w:hint="eastAsia"/>
          <w:noProof/>
        </w:rPr>
        <w:tab/>
        <w:t>Kellogg EH, Leaver</w:t>
      </w:r>
      <w:r w:rsidRPr="0028627B">
        <w:rPr>
          <w:rFonts w:hint="eastAsia"/>
          <w:noProof/>
        </w:rPr>
        <w:t>‐</w:t>
      </w:r>
      <w:r w:rsidRPr="0028627B">
        <w:rPr>
          <w:rFonts w:hint="eastAsia"/>
          <w:noProof/>
        </w:rPr>
        <w:t>Fay A, Baker D. Role of conformational sampling in computing mutation</w:t>
      </w:r>
      <w:r w:rsidRPr="0028627B">
        <w:rPr>
          <w:rFonts w:hint="eastAsia"/>
          <w:noProof/>
        </w:rPr>
        <w:t>‐</w:t>
      </w:r>
      <w:r w:rsidRPr="0028627B">
        <w:rPr>
          <w:rFonts w:hint="eastAsia"/>
          <w:noProof/>
        </w:rPr>
        <w:t>induced changes in protein structure and stability. Proteins: Structure, Function, and Bioinformatics. 2011;79(3):830-8.</w:t>
      </w:r>
    </w:p>
    <w:p w14:paraId="4142B386" w14:textId="77777777" w:rsidR="0028627B" w:rsidRPr="0028627B" w:rsidRDefault="0028627B" w:rsidP="007F2E8B">
      <w:pPr>
        <w:pStyle w:val="EndNoteBibliography"/>
        <w:spacing w:line="480" w:lineRule="auto"/>
        <w:rPr>
          <w:noProof/>
        </w:rPr>
      </w:pPr>
      <w:r w:rsidRPr="0028627B">
        <w:rPr>
          <w:noProof/>
        </w:rPr>
        <w:t>9.</w:t>
      </w:r>
      <w:r w:rsidRPr="0028627B">
        <w:rPr>
          <w:noProof/>
        </w:rPr>
        <w:tab/>
        <w:t>Guerois R, Nielsen JE, Serrano L. Predicting changes in the stability of proteins and protein complexes: a study of more than 1000 mutations. Journal of molecular biology. 2002;320(2):369-87.</w:t>
      </w:r>
    </w:p>
    <w:p w14:paraId="7BBCFB21" w14:textId="77777777" w:rsidR="0028627B" w:rsidRPr="0028627B" w:rsidRDefault="0028627B" w:rsidP="007F2E8B">
      <w:pPr>
        <w:pStyle w:val="EndNoteBibliography"/>
        <w:spacing w:line="480" w:lineRule="auto"/>
        <w:rPr>
          <w:noProof/>
        </w:rPr>
      </w:pPr>
      <w:r w:rsidRPr="0028627B">
        <w:rPr>
          <w:noProof/>
        </w:rPr>
        <w:t>10.</w:t>
      </w:r>
      <w:r w:rsidRPr="0028627B">
        <w:rPr>
          <w:noProof/>
        </w:rPr>
        <w:tab/>
        <w:t>Minshull J, Ness JE, Gustafsson C, Govindarajan S. Predicting enzyme function from protein sequence. Current Opinion in Chemical Biology. 2005;9(2):202-9.</w:t>
      </w:r>
    </w:p>
    <w:p w14:paraId="6A851B4D" w14:textId="77777777" w:rsidR="0028627B" w:rsidRPr="0028627B" w:rsidRDefault="0028627B" w:rsidP="007F2E8B">
      <w:pPr>
        <w:pStyle w:val="EndNoteBibliography"/>
        <w:spacing w:line="480" w:lineRule="auto"/>
        <w:rPr>
          <w:noProof/>
        </w:rPr>
      </w:pPr>
      <w:r w:rsidRPr="0028627B">
        <w:rPr>
          <w:noProof/>
        </w:rPr>
        <w:t>11.</w:t>
      </w:r>
      <w:r w:rsidRPr="0028627B">
        <w:rPr>
          <w:noProof/>
        </w:rPr>
        <w:tab/>
        <w:t>Govindarajan S, Mannervik B, Silverman JA, Wright K, Regitsky D, Hegazy U, et al. Mapping of amino acid substitutions conferring herbicide resistance in wheat glutathione transferase. ACS synthetic biology. 2014;4(3):221-7.</w:t>
      </w:r>
    </w:p>
    <w:p w14:paraId="21B77E5F" w14:textId="77777777" w:rsidR="0028627B" w:rsidRPr="0028627B" w:rsidRDefault="0028627B" w:rsidP="007F2E8B">
      <w:pPr>
        <w:pStyle w:val="EndNoteBibliography"/>
        <w:spacing w:line="480" w:lineRule="auto"/>
        <w:rPr>
          <w:noProof/>
        </w:rPr>
      </w:pPr>
      <w:r w:rsidRPr="0028627B">
        <w:rPr>
          <w:noProof/>
        </w:rPr>
        <w:t>12.</w:t>
      </w:r>
      <w:r w:rsidRPr="0028627B">
        <w:rPr>
          <w:noProof/>
        </w:rPr>
        <w:tab/>
        <w:t>Liao J, Warmuth MK, Govindarajan S, Ness JE, Wang RP, Gustafsson C, et al. Engineering proteinase K using machine learning and synthetic genes. BMC biotechnology. 2007;7(1):16.</w:t>
      </w:r>
    </w:p>
    <w:p w14:paraId="56FE531D" w14:textId="77777777" w:rsidR="0028627B" w:rsidRPr="0028627B" w:rsidRDefault="0028627B" w:rsidP="007F2E8B">
      <w:pPr>
        <w:pStyle w:val="EndNoteBibliography"/>
        <w:spacing w:line="480" w:lineRule="auto"/>
        <w:rPr>
          <w:noProof/>
        </w:rPr>
      </w:pPr>
      <w:r w:rsidRPr="0028627B">
        <w:rPr>
          <w:noProof/>
        </w:rPr>
        <w:t>13.</w:t>
      </w:r>
      <w:r w:rsidRPr="0028627B">
        <w:rPr>
          <w:noProof/>
        </w:rPr>
        <w:tab/>
        <w:t>Romero PA, Tran TM, Abate AR. Dissecting enzyme function with microfluidic-based deep mutational scanning. Proceedings of the National Academy of Sciences. 2015:201422285.</w:t>
      </w:r>
    </w:p>
    <w:p w14:paraId="2894FC3F" w14:textId="77777777" w:rsidR="0028627B" w:rsidRPr="0028627B" w:rsidRDefault="0028627B" w:rsidP="007F2E8B">
      <w:pPr>
        <w:pStyle w:val="EndNoteBibliography"/>
        <w:spacing w:line="480" w:lineRule="auto"/>
        <w:rPr>
          <w:noProof/>
        </w:rPr>
      </w:pPr>
      <w:r w:rsidRPr="0028627B">
        <w:rPr>
          <w:rFonts w:hint="eastAsia"/>
          <w:noProof/>
        </w:rPr>
        <w:t>14.</w:t>
      </w:r>
      <w:r w:rsidRPr="0028627B">
        <w:rPr>
          <w:rFonts w:hint="eastAsia"/>
          <w:noProof/>
        </w:rPr>
        <w:tab/>
        <w:t xml:space="preserve">Stiffler MA, Hekstra DR, Ranganathan R. Evolvability as a Function of Purifying Selection in TEM-1 </w:t>
      </w:r>
      <w:r w:rsidRPr="0028627B">
        <w:rPr>
          <w:rFonts w:hint="eastAsia"/>
          <w:noProof/>
        </w:rPr>
        <w:t>β</w:t>
      </w:r>
      <w:r w:rsidRPr="0028627B">
        <w:rPr>
          <w:rFonts w:hint="eastAsia"/>
          <w:noProof/>
        </w:rPr>
        <w:t>-Lactamas</w:t>
      </w:r>
      <w:r w:rsidRPr="0028627B">
        <w:rPr>
          <w:noProof/>
        </w:rPr>
        <w:t>e. Cell. 2015;160(5):882-92.</w:t>
      </w:r>
    </w:p>
    <w:p w14:paraId="1D0D543B" w14:textId="77777777" w:rsidR="0028627B" w:rsidRPr="0028627B" w:rsidRDefault="0028627B" w:rsidP="007F2E8B">
      <w:pPr>
        <w:pStyle w:val="EndNoteBibliography"/>
        <w:spacing w:line="480" w:lineRule="auto"/>
        <w:rPr>
          <w:rFonts w:hint="eastAsia"/>
          <w:noProof/>
        </w:rPr>
      </w:pPr>
      <w:r w:rsidRPr="0028627B">
        <w:rPr>
          <w:rFonts w:hint="eastAsia"/>
          <w:noProof/>
        </w:rPr>
        <w:t>15.</w:t>
      </w:r>
      <w:r w:rsidRPr="0028627B">
        <w:rPr>
          <w:rFonts w:hint="eastAsia"/>
          <w:noProof/>
        </w:rPr>
        <w:tab/>
        <w:t xml:space="preserve">Crystal Structures of Paenibacillus polymyxa </w:t>
      </w:r>
      <w:r w:rsidRPr="0028627B">
        <w:rPr>
          <w:rFonts w:hint="eastAsia"/>
          <w:noProof/>
        </w:rPr>
        <w:t>β</w:t>
      </w:r>
      <w:r w:rsidRPr="0028627B">
        <w:rPr>
          <w:rFonts w:hint="eastAsia"/>
          <w:noProof/>
        </w:rPr>
        <w:t>-Glucosidase B Complexes Reveal the Molecular Basis of Substrate Specificity and Give New Insights into the Catalytic Machinery of Family I Glycosidases, (2007).</w:t>
      </w:r>
    </w:p>
    <w:p w14:paraId="3524D705" w14:textId="77777777" w:rsidR="0028627B" w:rsidRPr="0028627B" w:rsidRDefault="0028627B" w:rsidP="007F2E8B">
      <w:pPr>
        <w:pStyle w:val="EndNoteBibliography"/>
        <w:spacing w:line="480" w:lineRule="auto"/>
        <w:rPr>
          <w:noProof/>
        </w:rPr>
      </w:pPr>
      <w:r w:rsidRPr="0028627B">
        <w:rPr>
          <w:noProof/>
        </w:rPr>
        <w:t>16.</w:t>
      </w:r>
      <w:r w:rsidRPr="0028627B">
        <w:rPr>
          <w:noProof/>
        </w:rPr>
        <w:tab/>
        <w:t>DeLano WL. The PyMOL molecular graphics system. 2002.</w:t>
      </w:r>
    </w:p>
    <w:p w14:paraId="452A541B" w14:textId="77777777" w:rsidR="0028627B" w:rsidRPr="0028627B" w:rsidRDefault="0028627B" w:rsidP="007F2E8B">
      <w:pPr>
        <w:pStyle w:val="EndNoteBibliography"/>
        <w:spacing w:line="480" w:lineRule="auto"/>
        <w:rPr>
          <w:noProof/>
        </w:rPr>
      </w:pPr>
      <w:r w:rsidRPr="0028627B">
        <w:rPr>
          <w:noProof/>
        </w:rPr>
        <w:t>17.</w:t>
      </w:r>
      <w:r w:rsidRPr="0028627B">
        <w:rPr>
          <w:noProof/>
        </w:rPr>
        <w:tab/>
        <w:t>Rye CS, Withers SG. Glycosidase mechanisms. Current opinion in chemical biology. 2000;4(5):573-80.</w:t>
      </w:r>
    </w:p>
    <w:p w14:paraId="773F04E5" w14:textId="77777777" w:rsidR="0028627B" w:rsidRPr="0028627B" w:rsidRDefault="0028627B" w:rsidP="007F2E8B">
      <w:pPr>
        <w:pStyle w:val="EndNoteBibliography"/>
        <w:spacing w:line="480" w:lineRule="auto"/>
        <w:rPr>
          <w:noProof/>
        </w:rPr>
      </w:pPr>
      <w:r w:rsidRPr="0028627B">
        <w:rPr>
          <w:noProof/>
        </w:rPr>
        <w:t>18.</w:t>
      </w:r>
      <w:r w:rsidRPr="0028627B">
        <w:rPr>
          <w:noProof/>
        </w:rPr>
        <w:tab/>
        <w:t>Wu SJ, Eiben CB, Carra JH, Huang I, Zong D, Liu P, et al. Improvement of a potential anthrax therapeutic by computational protein design. Journal of Biological Chemistry. 2011;286(37):32586-92.</w:t>
      </w:r>
    </w:p>
    <w:p w14:paraId="22AF71A7" w14:textId="77777777" w:rsidR="0028627B" w:rsidRPr="0028627B" w:rsidRDefault="0028627B" w:rsidP="007F2E8B">
      <w:pPr>
        <w:pStyle w:val="EndNoteBibliography"/>
        <w:spacing w:line="480" w:lineRule="auto"/>
        <w:rPr>
          <w:noProof/>
        </w:rPr>
      </w:pPr>
      <w:r w:rsidRPr="0028627B">
        <w:rPr>
          <w:noProof/>
        </w:rPr>
        <w:t>19.</w:t>
      </w:r>
      <w:r w:rsidRPr="0028627B">
        <w:rPr>
          <w:noProof/>
        </w:rPr>
        <w:tab/>
        <w:t>Kunkel TA. Rapid and efficient site-specific mutagenesis without phenotypic selection. Proceedings of the National Academy of Sciences. 1985;82(2):488-92.</w:t>
      </w:r>
    </w:p>
    <w:p w14:paraId="216C2D1A" w14:textId="77777777" w:rsidR="0028627B" w:rsidRPr="0028627B" w:rsidRDefault="0028627B" w:rsidP="007F2E8B">
      <w:pPr>
        <w:pStyle w:val="EndNoteBibliography"/>
        <w:spacing w:line="480" w:lineRule="auto"/>
        <w:rPr>
          <w:noProof/>
        </w:rPr>
      </w:pPr>
      <w:r w:rsidRPr="0028627B">
        <w:rPr>
          <w:noProof/>
        </w:rPr>
        <w:t>20.</w:t>
      </w:r>
      <w:r w:rsidRPr="0028627B">
        <w:rPr>
          <w:noProof/>
        </w:rPr>
        <w:tab/>
        <w:t>Fersht A. Structure and Mechanism in Protein Science. A Guide to Enzyme Catalysis and Protein Folding: Macmillan; 1999. p. 631.</w:t>
      </w:r>
    </w:p>
    <w:p w14:paraId="18C11070" w14:textId="77777777" w:rsidR="0028627B" w:rsidRPr="0028627B" w:rsidRDefault="0028627B" w:rsidP="007F2E8B">
      <w:pPr>
        <w:pStyle w:val="EndNoteBibliography"/>
        <w:spacing w:line="480" w:lineRule="auto"/>
        <w:rPr>
          <w:noProof/>
        </w:rPr>
      </w:pPr>
      <w:r w:rsidRPr="0028627B">
        <w:rPr>
          <w:noProof/>
        </w:rPr>
        <w:t>21.</w:t>
      </w:r>
      <w:r w:rsidRPr="0028627B">
        <w:rPr>
          <w:noProof/>
        </w:rPr>
        <w:tab/>
        <w:t>Electrostatic basis for enzyme catalysis, (2006).</w:t>
      </w:r>
    </w:p>
    <w:p w14:paraId="5FB7CDD4" w14:textId="77777777" w:rsidR="0028627B" w:rsidRPr="0028627B" w:rsidRDefault="0028627B" w:rsidP="007F2E8B">
      <w:pPr>
        <w:pStyle w:val="EndNoteBibliography"/>
        <w:spacing w:line="480" w:lineRule="auto"/>
        <w:rPr>
          <w:noProof/>
        </w:rPr>
      </w:pPr>
      <w:r w:rsidRPr="0028627B">
        <w:rPr>
          <w:noProof/>
        </w:rPr>
        <w:t>22.</w:t>
      </w:r>
      <w:r w:rsidRPr="0028627B">
        <w:rPr>
          <w:noProof/>
        </w:rPr>
        <w:tab/>
        <w:t>Fersht A. Structure and mechanism in protein science: a guide to enzyme catalysis and protein folding: Macmillan; 1999.</w:t>
      </w:r>
    </w:p>
    <w:p w14:paraId="669F9CCE" w14:textId="77777777" w:rsidR="0028627B" w:rsidRPr="0028627B" w:rsidRDefault="0028627B" w:rsidP="007F2E8B">
      <w:pPr>
        <w:pStyle w:val="EndNoteBibliography"/>
        <w:spacing w:line="480" w:lineRule="auto"/>
        <w:rPr>
          <w:noProof/>
        </w:rPr>
      </w:pPr>
      <w:r w:rsidRPr="0028627B">
        <w:rPr>
          <w:noProof/>
        </w:rPr>
        <w:t>23.</w:t>
      </w:r>
      <w:r w:rsidRPr="0028627B">
        <w:rPr>
          <w:noProof/>
        </w:rPr>
        <w:tab/>
        <w:t>McCarter JD, Withers SG. Mechanisms of enzymatic glycoside hydrolysis. Curr Opin Struct Biol. 1994;4(6):885-92.</w:t>
      </w:r>
    </w:p>
    <w:p w14:paraId="4B2A268D" w14:textId="77777777" w:rsidR="0028627B" w:rsidRPr="0028627B" w:rsidRDefault="0028627B" w:rsidP="007F2E8B">
      <w:pPr>
        <w:pStyle w:val="EndNoteBibliography"/>
        <w:spacing w:line="480" w:lineRule="auto"/>
        <w:rPr>
          <w:noProof/>
        </w:rPr>
      </w:pPr>
      <w:r w:rsidRPr="0028627B">
        <w:rPr>
          <w:noProof/>
        </w:rPr>
        <w:t>24.</w:t>
      </w:r>
      <w:r w:rsidRPr="0028627B">
        <w:rPr>
          <w:noProof/>
        </w:rPr>
        <w:tab/>
        <w:t>Mesecar AD, Stoddard BL, Koshland DE, Jr. Orbital steering in the catalytic power of enzymes: small structural changes with large catalytic consequences. Science (New York, NY). 1997;277(5323):202-6.</w:t>
      </w:r>
    </w:p>
    <w:p w14:paraId="7C428E54" w14:textId="77777777" w:rsidR="0028627B" w:rsidRPr="0028627B" w:rsidRDefault="0028627B" w:rsidP="007F2E8B">
      <w:pPr>
        <w:pStyle w:val="EndNoteBibliography"/>
        <w:spacing w:line="480" w:lineRule="auto"/>
        <w:rPr>
          <w:noProof/>
        </w:rPr>
      </w:pPr>
      <w:r w:rsidRPr="0028627B">
        <w:rPr>
          <w:noProof/>
        </w:rPr>
        <w:t>25.</w:t>
      </w:r>
      <w:r w:rsidRPr="0028627B">
        <w:rPr>
          <w:noProof/>
        </w:rPr>
        <w:tab/>
        <w:t>Extensive site-directed mutagenesis reveals interconnected functional units in the Alkaline Phosphatase active site, (2015).</w:t>
      </w:r>
    </w:p>
    <w:p w14:paraId="2851ABB6" w14:textId="77777777" w:rsidR="0028627B" w:rsidRPr="0028627B" w:rsidRDefault="0028627B" w:rsidP="007F2E8B">
      <w:pPr>
        <w:pStyle w:val="EndNoteBibliography"/>
        <w:spacing w:line="480" w:lineRule="auto"/>
        <w:rPr>
          <w:noProof/>
        </w:rPr>
      </w:pPr>
      <w:r w:rsidRPr="0028627B">
        <w:rPr>
          <w:noProof/>
        </w:rPr>
        <w:t>26.</w:t>
      </w:r>
      <w:r w:rsidRPr="0028627B">
        <w:rPr>
          <w:noProof/>
        </w:rPr>
        <w:tab/>
        <w:t>Gibson DG, Young L, Chuang R-Y, Venter JC, Hutchison CA, Smith HO. Enzymatic assembly of DNA molecules up to several hundred kilobases. Nature methods. 2009;6(5):343-5.</w:t>
      </w:r>
    </w:p>
    <w:p w14:paraId="5F5E00A0" w14:textId="63BB6D01" w:rsidR="000D05AB" w:rsidRDefault="00696E24" w:rsidP="002C6DC0">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0&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item&gt;36&lt;/item&gt;&lt;item&gt;37&lt;/item&gt;&lt;item&gt;38&lt;/item&gt;&lt;item&gt;39&lt;/item&gt;&lt;/record-ids&gt;&lt;/item&gt;&lt;/Libraries&gt;"/>
  </w:docVars>
  <w:rsids>
    <w:rsidRoot w:val="00DF34E5"/>
    <w:rsid w:val="0000171F"/>
    <w:rsid w:val="000119AD"/>
    <w:rsid w:val="0001221D"/>
    <w:rsid w:val="00014BDA"/>
    <w:rsid w:val="0002524B"/>
    <w:rsid w:val="00031D61"/>
    <w:rsid w:val="00045EB9"/>
    <w:rsid w:val="00052C31"/>
    <w:rsid w:val="000650B5"/>
    <w:rsid w:val="00077F77"/>
    <w:rsid w:val="000821C2"/>
    <w:rsid w:val="00086851"/>
    <w:rsid w:val="000903CE"/>
    <w:rsid w:val="000935EF"/>
    <w:rsid w:val="000955ED"/>
    <w:rsid w:val="000A18D3"/>
    <w:rsid w:val="000C62FC"/>
    <w:rsid w:val="000D05AB"/>
    <w:rsid w:val="000D16BA"/>
    <w:rsid w:val="000E4A77"/>
    <w:rsid w:val="000E5CDA"/>
    <w:rsid w:val="001112F9"/>
    <w:rsid w:val="00114C36"/>
    <w:rsid w:val="00132354"/>
    <w:rsid w:val="00136DDD"/>
    <w:rsid w:val="00145E5E"/>
    <w:rsid w:val="00152501"/>
    <w:rsid w:val="00156477"/>
    <w:rsid w:val="00186323"/>
    <w:rsid w:val="00190869"/>
    <w:rsid w:val="00190EC3"/>
    <w:rsid w:val="00197777"/>
    <w:rsid w:val="001A2DA7"/>
    <w:rsid w:val="001C54BB"/>
    <w:rsid w:val="001D53D8"/>
    <w:rsid w:val="001F1063"/>
    <w:rsid w:val="001F22B9"/>
    <w:rsid w:val="00201544"/>
    <w:rsid w:val="00224C00"/>
    <w:rsid w:val="00226CF0"/>
    <w:rsid w:val="00245378"/>
    <w:rsid w:val="002510CC"/>
    <w:rsid w:val="0026341F"/>
    <w:rsid w:val="00272363"/>
    <w:rsid w:val="00284FAA"/>
    <w:rsid w:val="0028627B"/>
    <w:rsid w:val="002866B9"/>
    <w:rsid w:val="00291C66"/>
    <w:rsid w:val="002A23EA"/>
    <w:rsid w:val="002C6335"/>
    <w:rsid w:val="002C6DC0"/>
    <w:rsid w:val="002D7F81"/>
    <w:rsid w:val="002E280D"/>
    <w:rsid w:val="00312061"/>
    <w:rsid w:val="00314013"/>
    <w:rsid w:val="00325684"/>
    <w:rsid w:val="00342F97"/>
    <w:rsid w:val="003451AD"/>
    <w:rsid w:val="00354AFE"/>
    <w:rsid w:val="00354D86"/>
    <w:rsid w:val="00383E10"/>
    <w:rsid w:val="00393445"/>
    <w:rsid w:val="003A31D2"/>
    <w:rsid w:val="003B2366"/>
    <w:rsid w:val="003D3114"/>
    <w:rsid w:val="003E150D"/>
    <w:rsid w:val="003F0B2D"/>
    <w:rsid w:val="003F15E3"/>
    <w:rsid w:val="0040061F"/>
    <w:rsid w:val="0041704D"/>
    <w:rsid w:val="00457A0B"/>
    <w:rsid w:val="00491D69"/>
    <w:rsid w:val="004A0EB9"/>
    <w:rsid w:val="004A2BB3"/>
    <w:rsid w:val="004A39CD"/>
    <w:rsid w:val="004A477D"/>
    <w:rsid w:val="004A52E3"/>
    <w:rsid w:val="004D15E9"/>
    <w:rsid w:val="004F15C1"/>
    <w:rsid w:val="005003CC"/>
    <w:rsid w:val="005061E7"/>
    <w:rsid w:val="00514702"/>
    <w:rsid w:val="00515B0C"/>
    <w:rsid w:val="005352D3"/>
    <w:rsid w:val="005439F6"/>
    <w:rsid w:val="00557C11"/>
    <w:rsid w:val="005625F4"/>
    <w:rsid w:val="00570E75"/>
    <w:rsid w:val="00574C91"/>
    <w:rsid w:val="005815CD"/>
    <w:rsid w:val="00593244"/>
    <w:rsid w:val="00593989"/>
    <w:rsid w:val="005B66AF"/>
    <w:rsid w:val="005C3091"/>
    <w:rsid w:val="005C3C83"/>
    <w:rsid w:val="005C44A4"/>
    <w:rsid w:val="005D02D5"/>
    <w:rsid w:val="005D2F49"/>
    <w:rsid w:val="006004D1"/>
    <w:rsid w:val="00621AF6"/>
    <w:rsid w:val="006314A2"/>
    <w:rsid w:val="00632B58"/>
    <w:rsid w:val="00632C3C"/>
    <w:rsid w:val="00636EB4"/>
    <w:rsid w:val="00652F48"/>
    <w:rsid w:val="00656029"/>
    <w:rsid w:val="00661954"/>
    <w:rsid w:val="006927C5"/>
    <w:rsid w:val="00696E24"/>
    <w:rsid w:val="006B1916"/>
    <w:rsid w:val="006D2317"/>
    <w:rsid w:val="006E40BB"/>
    <w:rsid w:val="00700366"/>
    <w:rsid w:val="007200BF"/>
    <w:rsid w:val="00721840"/>
    <w:rsid w:val="00726317"/>
    <w:rsid w:val="00730100"/>
    <w:rsid w:val="007329C8"/>
    <w:rsid w:val="00734744"/>
    <w:rsid w:val="0073693D"/>
    <w:rsid w:val="007509FD"/>
    <w:rsid w:val="0075290A"/>
    <w:rsid w:val="00775C69"/>
    <w:rsid w:val="00781200"/>
    <w:rsid w:val="00794F66"/>
    <w:rsid w:val="007B2A0E"/>
    <w:rsid w:val="007D4E14"/>
    <w:rsid w:val="007D70EE"/>
    <w:rsid w:val="007E15D8"/>
    <w:rsid w:val="007E6A5B"/>
    <w:rsid w:val="007F2E8B"/>
    <w:rsid w:val="007F744E"/>
    <w:rsid w:val="00821017"/>
    <w:rsid w:val="008236FF"/>
    <w:rsid w:val="0084174E"/>
    <w:rsid w:val="00841818"/>
    <w:rsid w:val="00850A66"/>
    <w:rsid w:val="008542E8"/>
    <w:rsid w:val="008752E2"/>
    <w:rsid w:val="008C36CB"/>
    <w:rsid w:val="008C588E"/>
    <w:rsid w:val="008E17CB"/>
    <w:rsid w:val="008F0D45"/>
    <w:rsid w:val="00920108"/>
    <w:rsid w:val="00922CB6"/>
    <w:rsid w:val="00927A5F"/>
    <w:rsid w:val="00955701"/>
    <w:rsid w:val="00957C69"/>
    <w:rsid w:val="00961C7B"/>
    <w:rsid w:val="009650B2"/>
    <w:rsid w:val="00971858"/>
    <w:rsid w:val="00977C49"/>
    <w:rsid w:val="00981B20"/>
    <w:rsid w:val="00995751"/>
    <w:rsid w:val="009B3CF7"/>
    <w:rsid w:val="009C31AA"/>
    <w:rsid w:val="009C51D9"/>
    <w:rsid w:val="009E2237"/>
    <w:rsid w:val="009E3F2F"/>
    <w:rsid w:val="009F05B6"/>
    <w:rsid w:val="009F55F8"/>
    <w:rsid w:val="00A03694"/>
    <w:rsid w:val="00A139CE"/>
    <w:rsid w:val="00A62182"/>
    <w:rsid w:val="00A64618"/>
    <w:rsid w:val="00A94C91"/>
    <w:rsid w:val="00AA5F63"/>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33746"/>
    <w:rsid w:val="00B456CE"/>
    <w:rsid w:val="00B46382"/>
    <w:rsid w:val="00B47B73"/>
    <w:rsid w:val="00B61AAC"/>
    <w:rsid w:val="00B7352B"/>
    <w:rsid w:val="00B83E76"/>
    <w:rsid w:val="00B95A22"/>
    <w:rsid w:val="00BA2FA2"/>
    <w:rsid w:val="00BA3F96"/>
    <w:rsid w:val="00BA6497"/>
    <w:rsid w:val="00BB2E28"/>
    <w:rsid w:val="00BB3965"/>
    <w:rsid w:val="00BC275E"/>
    <w:rsid w:val="00BE115D"/>
    <w:rsid w:val="00BF4449"/>
    <w:rsid w:val="00C3343B"/>
    <w:rsid w:val="00C34241"/>
    <w:rsid w:val="00C37BC1"/>
    <w:rsid w:val="00C42201"/>
    <w:rsid w:val="00C50367"/>
    <w:rsid w:val="00C52DCD"/>
    <w:rsid w:val="00C54EC9"/>
    <w:rsid w:val="00C65137"/>
    <w:rsid w:val="00C7013F"/>
    <w:rsid w:val="00C75703"/>
    <w:rsid w:val="00C93127"/>
    <w:rsid w:val="00C960AB"/>
    <w:rsid w:val="00CA4931"/>
    <w:rsid w:val="00CB112C"/>
    <w:rsid w:val="00CB4D9F"/>
    <w:rsid w:val="00CB5BE9"/>
    <w:rsid w:val="00CB6ABB"/>
    <w:rsid w:val="00CB78D9"/>
    <w:rsid w:val="00CC39BA"/>
    <w:rsid w:val="00CC67E0"/>
    <w:rsid w:val="00CD3D91"/>
    <w:rsid w:val="00CD6A07"/>
    <w:rsid w:val="00CE5F7E"/>
    <w:rsid w:val="00CF1F2E"/>
    <w:rsid w:val="00CF4403"/>
    <w:rsid w:val="00D0749A"/>
    <w:rsid w:val="00D16154"/>
    <w:rsid w:val="00D21241"/>
    <w:rsid w:val="00D22F0B"/>
    <w:rsid w:val="00D27DC5"/>
    <w:rsid w:val="00D36C90"/>
    <w:rsid w:val="00D4719F"/>
    <w:rsid w:val="00D55FB1"/>
    <w:rsid w:val="00D611EC"/>
    <w:rsid w:val="00D704B6"/>
    <w:rsid w:val="00D73DA9"/>
    <w:rsid w:val="00D82E0D"/>
    <w:rsid w:val="00D92F42"/>
    <w:rsid w:val="00D947F4"/>
    <w:rsid w:val="00D94B95"/>
    <w:rsid w:val="00DA1BAA"/>
    <w:rsid w:val="00DA6C73"/>
    <w:rsid w:val="00DB7818"/>
    <w:rsid w:val="00DC00E8"/>
    <w:rsid w:val="00DC381A"/>
    <w:rsid w:val="00DD678F"/>
    <w:rsid w:val="00DE3799"/>
    <w:rsid w:val="00DF046C"/>
    <w:rsid w:val="00DF34E5"/>
    <w:rsid w:val="00DF4F28"/>
    <w:rsid w:val="00DF763B"/>
    <w:rsid w:val="00E00C06"/>
    <w:rsid w:val="00E21D8F"/>
    <w:rsid w:val="00E31C1E"/>
    <w:rsid w:val="00E647F9"/>
    <w:rsid w:val="00E71933"/>
    <w:rsid w:val="00E84F51"/>
    <w:rsid w:val="00E85EF7"/>
    <w:rsid w:val="00E90005"/>
    <w:rsid w:val="00E92A86"/>
    <w:rsid w:val="00E95C64"/>
    <w:rsid w:val="00EA5D71"/>
    <w:rsid w:val="00EB4AF5"/>
    <w:rsid w:val="00ED003A"/>
    <w:rsid w:val="00ED150E"/>
    <w:rsid w:val="00ED781E"/>
    <w:rsid w:val="00EE34DE"/>
    <w:rsid w:val="00EE4854"/>
    <w:rsid w:val="00F31748"/>
    <w:rsid w:val="00F40ADB"/>
    <w:rsid w:val="00F41B5C"/>
    <w:rsid w:val="00F4224D"/>
    <w:rsid w:val="00F45D9B"/>
    <w:rsid w:val="00F475B9"/>
    <w:rsid w:val="00F74D6C"/>
    <w:rsid w:val="00F817CF"/>
    <w:rsid w:val="00F863D8"/>
    <w:rsid w:val="00FB18E4"/>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1"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27</Pages>
  <Words>11874</Words>
  <Characters>67688</Characters>
  <Application>Microsoft Macintosh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33</cp:revision>
  <dcterms:created xsi:type="dcterms:W3CDTF">2015-07-25T01:50:00Z</dcterms:created>
  <dcterms:modified xsi:type="dcterms:W3CDTF">2015-07-27T22:19:00Z</dcterms:modified>
</cp:coreProperties>
</file>